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11DBA" w:rsidRDefault="00411DBA" w:rsidP="006F71E4">
      <w:pPr>
        <w:pStyle w:val="Heading2"/>
        <w:spacing w:before="0"/>
        <w:jc w:val="center"/>
      </w:pPr>
      <w:r>
        <w:t>Environment-Person Fit</w:t>
      </w:r>
    </w:p>
    <w:p w:rsidR="00CB52DC" w:rsidRPr="00D02128" w:rsidRDefault="00745781" w:rsidP="00D02128">
      <w:r>
        <w:t>We m</w:t>
      </w:r>
      <w:r w:rsidR="00907A00" w:rsidRPr="00D02128">
        <w:t xml:space="preserve">ake adaptations </w:t>
      </w:r>
      <w:r>
        <w:t>as we</w:t>
      </w:r>
      <w:r w:rsidR="00907A00" w:rsidRPr="00D02128">
        <w:t xml:space="preserve"> age</w:t>
      </w:r>
      <w:r w:rsidR="005D7DC1">
        <w:t xml:space="preserve"> to the way we negotiate the environment. Impaired sensory, vestibular, or musculo-skeletal changes can influence balance during movement, the major risk of falls.</w:t>
      </w:r>
      <w:r w:rsidR="00907A00" w:rsidRPr="00D02128">
        <w:t xml:space="preserve"> </w:t>
      </w:r>
    </w:p>
    <w:p w:rsidR="00907A00" w:rsidRPr="00D02128" w:rsidRDefault="00907A00" w:rsidP="00D02128"/>
    <w:p w:rsidR="00907A00" w:rsidRPr="00D02128" w:rsidRDefault="00907A00" w:rsidP="00D02128">
      <w:pPr>
        <w:rPr>
          <w:b/>
        </w:rPr>
      </w:pPr>
      <w:r w:rsidRPr="00D02128">
        <w:rPr>
          <w:b/>
        </w:rPr>
        <w:t>Walking</w:t>
      </w:r>
    </w:p>
    <w:p w:rsidR="00907A00" w:rsidRPr="00D02128" w:rsidRDefault="00D65470" w:rsidP="00D02128">
      <w:r w:rsidRPr="00D02128">
        <w:t>Slower, shorter step, more time with both feet on the ground</w:t>
      </w:r>
      <w:r w:rsidR="005D7DC1">
        <w:t>. Observe for someone ‘shuffling’ An opportunity to talk about risk of falls, then possible reasons- ill fitting slippers, weak ankles, poor balance.</w:t>
      </w:r>
    </w:p>
    <w:p w:rsidR="00D02128" w:rsidRDefault="00D02128" w:rsidP="00D02128"/>
    <w:p w:rsidR="003729FD" w:rsidRPr="00D02128" w:rsidRDefault="003729FD" w:rsidP="00D02128">
      <w:pPr>
        <w:rPr>
          <w:b/>
        </w:rPr>
      </w:pPr>
      <w:r w:rsidRPr="00D02128">
        <w:rPr>
          <w:b/>
        </w:rPr>
        <w:t>Trip hazards- approaching obstacles</w:t>
      </w:r>
    </w:p>
    <w:p w:rsidR="003729FD" w:rsidRPr="00D02128" w:rsidRDefault="003729FD" w:rsidP="00D02128">
      <w:r w:rsidRPr="00D02128">
        <w:t xml:space="preserve">More conservative strategy stepping over obstacles </w:t>
      </w:r>
      <w:r w:rsidR="00745781">
        <w:t>.</w:t>
      </w:r>
      <w:r w:rsidRPr="00D02128">
        <w:t xml:space="preserve">    There is minimum toe clearance between the shoe and the ground as swing your foot</w:t>
      </w:r>
      <w:r w:rsidR="006A71E4">
        <w:t>,</w:t>
      </w:r>
      <w:r w:rsidR="00B424D2">
        <w:fldChar w:fldCharType="begin"/>
      </w:r>
      <w:r w:rsidR="00B424D2">
        <w:instrText xml:space="preserve"> ADDIN EN.CITE &lt;EndNote&gt;&lt;Cite&gt;&lt;Author&gt;Schulz&lt;/Author&gt;&lt;Year&gt;2010&lt;/Year&gt;&lt;RecNum&gt;4571&lt;/RecNum&gt;&lt;DisplayText&gt;&lt;style face="superscript"&gt;1&lt;/style&gt;&lt;/DisplayText&gt;&lt;record&gt;&lt;rec-number&gt;4571&lt;/rec-number&gt;&lt;foreign-keys&gt;&lt;key app="EN" db-id="wd2x22tanp9saie9wpgp5rvczts20fvddera" timestamp="1466987432"&gt;4571&lt;/key&gt;&lt;/foreign-keys&gt;&lt;ref-type name="Journal Article"&gt;17&lt;/ref-type&gt;&lt;contributors&gt;&lt;authors&gt;&lt;author&gt;Schulz, BW&lt;/author&gt;&lt;author&gt;Lloyd, JD&lt;/author&gt;&lt;author&gt;Lee, WE 3rd&lt;/author&gt;&lt;/authors&gt;&lt;/contributors&gt;&lt;titles&gt;&lt;title&gt;The effects of everyday concurrent tasks on overground minimum toe clearance and gait parameters.&lt;/title&gt;&lt;secondary-title&gt;Gait Posture&lt;/secondary-title&gt;&lt;/titles&gt;&lt;periodical&gt;&lt;full-title&gt;Gait Posture&lt;/full-title&gt;&lt;/periodical&gt;&lt;pages&gt;18-11&lt;/pages&gt;&lt;volume&gt;32&lt;/volume&gt;&lt;number&gt;1&lt;/number&gt;&lt;dates&gt;&lt;year&gt;2010&lt;/year&gt;&lt;/dates&gt;&lt;urls&gt;&lt;/urls&gt;&lt;/record&gt;&lt;/Cite&gt;&lt;/EndNote&gt;</w:instrText>
      </w:r>
      <w:r w:rsidR="00B424D2">
        <w:fldChar w:fldCharType="separate"/>
      </w:r>
      <w:r w:rsidR="00B424D2" w:rsidRPr="00B424D2">
        <w:rPr>
          <w:noProof/>
          <w:vertAlign w:val="superscript"/>
        </w:rPr>
        <w:t>1</w:t>
      </w:r>
      <w:r w:rsidR="00B424D2">
        <w:fldChar w:fldCharType="end"/>
      </w:r>
      <w:r w:rsidRPr="00D02128">
        <w:t xml:space="preserve"> Lag foot has a lower obstacle clearance than the lead foot</w:t>
      </w:r>
      <w:r w:rsidR="006A71E4">
        <w:t>,</w:t>
      </w:r>
      <w:r w:rsidR="00B424D2">
        <w:fldChar w:fldCharType="begin"/>
      </w:r>
      <w:r w:rsidR="00B424D2">
        <w:instrText xml:space="preserve"> ADDIN EN.CITE &lt;EndNote&gt;&lt;Cite&gt;&lt;Author&gt;Di Fabio&lt;/Author&gt;&lt;Year&gt;2004&lt;/Year&gt;&lt;RecNum&gt;4572&lt;/RecNum&gt;&lt;DisplayText&gt;&lt;style face="superscript"&gt;2&lt;/style&gt;&lt;/DisplayText&gt;&lt;record&gt;&lt;rec-number&gt;4572&lt;/rec-number&gt;&lt;foreign-keys&gt;&lt;key app="EN" db-id="wd2x22tanp9saie9wpgp5rvczts20fvddera" timestamp="1466987634"&gt;4572&lt;/key&gt;&lt;/foreign-keys&gt;&lt;ref-type name="Journal Article"&gt;17&lt;/ref-type&gt;&lt;contributors&gt;&lt;authors&gt;&lt;author&gt;Di Fabio, RP&lt;/author&gt;&lt;author&gt;Kurszewski, WM&lt;/author&gt;&lt;author&gt;Jorgenson, EE&lt;/author&gt;&lt;author&gt;Kunz, RC&lt;/author&gt;&lt;/authors&gt;&lt;/contributors&gt;&lt;titles&gt;&lt;title&gt;Footlift asymmetry during obstacle avoidance in high-risk elderly.&lt;/title&gt;&lt;secondary-title&gt;Journal of the American Geriatrics Society&lt;/secondary-title&gt;&lt;/titles&gt;&lt;periodical&gt;&lt;full-title&gt;Journal of the American Geriatrics Society&lt;/full-title&gt;&lt;/periodical&gt;&lt;pages&gt;088-93&lt;/pages&gt;&lt;volume&gt;52&lt;/volume&gt;&lt;number&gt;12  &lt;/number&gt;&lt;dates&gt;&lt;year&gt;2004&lt;/year&gt;&lt;/dates&gt;&lt;urls&gt;&lt;/urls&gt;&lt;/record&gt;&lt;/Cite&gt;&lt;/EndNote&gt;</w:instrText>
      </w:r>
      <w:r w:rsidR="00B424D2">
        <w:fldChar w:fldCharType="separate"/>
      </w:r>
      <w:r w:rsidR="00B424D2" w:rsidRPr="00B424D2">
        <w:rPr>
          <w:noProof/>
          <w:vertAlign w:val="superscript"/>
        </w:rPr>
        <w:t>2</w:t>
      </w:r>
      <w:r w:rsidR="00B424D2">
        <w:fldChar w:fldCharType="end"/>
      </w:r>
      <w:r w:rsidR="006A71E4">
        <w:t xml:space="preserve"> </w:t>
      </w:r>
      <w:r w:rsidRPr="00D02128">
        <w:t>heel strike is closer to the obstacle and increased chance of making contact with  the obstacle</w:t>
      </w:r>
      <w:r w:rsidR="001B0C96" w:rsidRPr="001B0C96">
        <w:t xml:space="preserve"> </w:t>
      </w:r>
      <w:r w:rsidR="00B424D2">
        <w:fldChar w:fldCharType="begin"/>
      </w:r>
      <w:r w:rsidR="00B424D2">
        <w:instrText xml:space="preserve"> ADDIN EN.CITE &lt;EndNote&gt;&lt;Cite&gt;&lt;Author&gt;Chen&lt;/Author&gt;&lt;Year&gt;1991&lt;/Year&gt;&lt;RecNum&gt;206&lt;/RecNum&gt;&lt;DisplayText&gt;&lt;style face="superscript"&gt;3&lt;/style&gt;&lt;/DisplayText&gt;&lt;record&gt;&lt;rec-number&gt;206&lt;/rec-number&gt;&lt;foreign-keys&gt;&lt;key app="EN" db-id="wd2x22tanp9saie9wpgp5rvczts20fvddera" timestamp="0"&gt;206&lt;/key&gt;&lt;/foreign-keys&gt;&lt;ref-type name="Journal Article"&gt;17&lt;/ref-type&gt;&lt;contributors&gt;&lt;authors&gt;&lt;author&gt;Chen, H.-C.&lt;/author&gt;&lt;author&gt;Ashton-Miller, J. A.&lt;/author&gt;&lt;author&gt;Alexander, N. B.&lt;/author&gt;&lt;author&gt;Schultz, A. B.&lt;/author&gt;&lt;/authors&gt;&lt;/contributors&gt;&lt;titles&gt;&lt;title&gt;Stepping over obstacles:  Gait patterns of healthy young and old adults&lt;/title&gt;&lt;secondary-title&gt;Journal of Gerontology&lt;/secondary-title&gt;&lt;alt-title&gt;J. Gerontol.&lt;/alt-title&gt;&lt;/titles&gt;&lt;periodical&gt;&lt;full-title&gt;Journal of Gerontology&lt;/full-title&gt;&lt;/periodical&gt;&lt;pages&gt;M196-203&lt;/pages&gt;&lt;volume&gt;46&lt;/volume&gt;&lt;number&gt;6&lt;/number&gt;&lt;keywords&gt;&lt;keyword&gt;FALLS&lt;/keyword&gt;&lt;keyword&gt;GAIT&lt;/keyword&gt;&lt;keyword&gt;OBSTACLES&lt;/keyword&gt;&lt;/keywords&gt;&lt;dates&gt;&lt;year&gt;1991&lt;/year&gt;&lt;/dates&gt;&lt;label&gt;210&lt;/label&gt;&lt;urls&gt;&lt;/urls&gt;&lt;/record&gt;&lt;/Cite&gt;&lt;/EndNote&gt;</w:instrText>
      </w:r>
      <w:r w:rsidR="00B424D2">
        <w:fldChar w:fldCharType="separate"/>
      </w:r>
      <w:r w:rsidR="00B424D2" w:rsidRPr="00B424D2">
        <w:rPr>
          <w:noProof/>
          <w:vertAlign w:val="superscript"/>
        </w:rPr>
        <w:t>3</w:t>
      </w:r>
      <w:r w:rsidR="00B424D2">
        <w:fldChar w:fldCharType="end"/>
      </w:r>
      <w:r w:rsidRPr="00D02128">
        <w:t xml:space="preserve"> particularly when less time to make an adaption</w:t>
      </w:r>
      <w:r w:rsidR="006A71E4">
        <w:t>.</w:t>
      </w:r>
      <w:r w:rsidR="00B424D2">
        <w:fldChar w:fldCharType="begin"/>
      </w:r>
      <w:r w:rsidR="00B424D2">
        <w:instrText xml:space="preserve"> ADDIN EN.CITE &lt;EndNote&gt;&lt;Cite&gt;&lt;Author&gt;Galna&lt;/Author&gt;&lt;Year&gt;2009&lt;/Year&gt;&lt;RecNum&gt;4573&lt;/RecNum&gt;&lt;DisplayText&gt;&lt;style face="superscript"&gt;4&lt;/style&gt;&lt;/DisplayText&gt;&lt;record&gt;&lt;rec-number&gt;4573&lt;/rec-number&gt;&lt;foreign-keys&gt;&lt;key app="EN" db-id="wd2x22tanp9saie9wpgp5rvczts20fvddera" timestamp="1466988878"&gt;4573&lt;/key&gt;&lt;/foreign-keys&gt;&lt;ref-type name="Journal Article"&gt;17&lt;/ref-type&gt;&lt;contributors&gt;&lt;authors&gt;&lt;author&gt;Galna, B&lt;/author&gt;&lt;author&gt;Peters, A &lt;/author&gt;&lt;author&gt;Murphy, AT&lt;/author&gt;&lt;author&gt;Morris, ME.&lt;/author&gt;&lt;/authors&gt;&lt;/contributors&gt;&lt;titles&gt;&lt;title&gt;Obstacle crossing deficits in older adults: a systematic review.&lt;/title&gt;&lt;secondary-title&gt;Gait Posture&lt;/secondary-title&gt;&lt;/titles&gt;&lt;periodical&gt;&lt;full-title&gt;Gait Posture&lt;/full-title&gt;&lt;/periodical&gt;&lt;pages&gt;270-5&lt;/pages&gt;&lt;volume&gt;30&lt;/volume&gt;&lt;number&gt;3&lt;/number&gt;&lt;dates&gt;&lt;year&gt;2009&lt;/year&gt;&lt;/dates&gt;&lt;urls&gt;&lt;/urls&gt;&lt;/record&gt;&lt;/Cite&gt;&lt;/EndNote&gt;</w:instrText>
      </w:r>
      <w:r w:rsidR="00B424D2">
        <w:fldChar w:fldCharType="separate"/>
      </w:r>
      <w:r w:rsidR="00B424D2" w:rsidRPr="00B424D2">
        <w:rPr>
          <w:noProof/>
          <w:vertAlign w:val="superscript"/>
        </w:rPr>
        <w:t>4</w:t>
      </w:r>
      <w:r w:rsidR="00B424D2">
        <w:fldChar w:fldCharType="end"/>
      </w:r>
      <w:r w:rsidR="00D02128" w:rsidRPr="00D02128">
        <w:t xml:space="preserve"> Reduced am</w:t>
      </w:r>
      <w:r w:rsidR="00060F51">
        <w:t xml:space="preserve">bient lighting can be a factor </w:t>
      </w:r>
      <w:r w:rsidR="00D02128" w:rsidRPr="00D02128">
        <w:t>in foot clearance</w:t>
      </w:r>
      <w:r w:rsidR="006A71E4">
        <w:t>.</w:t>
      </w:r>
      <w:r w:rsidR="00B424D2">
        <w:fldChar w:fldCharType="begin"/>
      </w:r>
      <w:r w:rsidR="00B424D2">
        <w:instrText xml:space="preserve"> ADDIN EN.CITE &lt;EndNote&gt;&lt;Cite&gt;&lt;Author&gt;Hamel&lt;/Author&gt;&lt;Year&gt;2005&lt;/Year&gt;&lt;RecNum&gt;4574&lt;/RecNum&gt;&lt;DisplayText&gt;&lt;style face="superscript"&gt;5&lt;/style&gt;&lt;/DisplayText&gt;&lt;record&gt;&lt;rec-number&gt;4574&lt;/rec-number&gt;&lt;foreign-keys&gt;&lt;key app="EN" db-id="wd2x22tanp9saie9wpgp5rvczts20fvddera" timestamp="1466990960"&gt;4574&lt;/key&gt;&lt;/foreign-keys&gt;&lt;ref-type name="Journal Article"&gt;17&lt;/ref-type&gt;&lt;contributors&gt;&lt;authors&gt;&lt;author&gt;Hamel, KA&lt;/author&gt;&lt;author&gt;Okitab, N.&lt;/author&gt;&lt;author&gt;Higginson, JS&lt;/author&gt;&lt;author&gt;Cavanagh, PR&lt;/author&gt;&lt;/authors&gt;&lt;/contributors&gt;&lt;titles&gt;&lt;title&gt;Foot clearance during stair descent: effects of age and illumination&lt;/title&gt;&lt;secondary-title&gt;Gait &amp;amp; Posture&lt;/secondary-title&gt;&lt;/titles&gt;&lt;periodical&gt;&lt;full-title&gt;Gait &amp;amp; Posture&lt;/full-title&gt;&lt;/periodical&gt;&lt;pages&gt;135-140&lt;/pages&gt;&lt;volume&gt;21&lt;/volume&gt;&lt;number&gt;2&lt;/number&gt;&lt;dates&gt;&lt;year&gt;2005&lt;/year&gt;&lt;/dates&gt;&lt;urls&gt;&lt;/urls&gt;&lt;/record&gt;&lt;/Cite&gt;&lt;/EndNote&gt;</w:instrText>
      </w:r>
      <w:r w:rsidR="00B424D2">
        <w:fldChar w:fldCharType="separate"/>
      </w:r>
      <w:r w:rsidR="00B424D2" w:rsidRPr="00B424D2">
        <w:rPr>
          <w:noProof/>
          <w:vertAlign w:val="superscript"/>
        </w:rPr>
        <w:t>5</w:t>
      </w:r>
      <w:r w:rsidR="00B424D2">
        <w:fldChar w:fldCharType="end"/>
      </w:r>
      <w:r w:rsidR="00D02128" w:rsidRPr="00D02128">
        <w:t xml:space="preserve"> </w:t>
      </w:r>
    </w:p>
    <w:p w:rsidR="006F71E4" w:rsidRDefault="006F71E4" w:rsidP="00D02128"/>
    <w:p w:rsidR="003729FD" w:rsidRPr="00D02128" w:rsidRDefault="00D91856" w:rsidP="00D02128">
      <w:r>
        <w:t>Anticipating obstacles</w:t>
      </w:r>
      <w:r w:rsidR="00060F51">
        <w:t xml:space="preserve"> enhances the likelihood </w:t>
      </w:r>
      <w:r>
        <w:t xml:space="preserve">likely </w:t>
      </w:r>
      <w:r w:rsidR="00060F51">
        <w:t>of making</w:t>
      </w:r>
      <w:r w:rsidR="00745781">
        <w:t xml:space="preserve"> adaptations</w:t>
      </w:r>
      <w:r w:rsidR="00060F51">
        <w:t>;</w:t>
      </w:r>
      <w:r w:rsidR="00745781">
        <w:t xml:space="preserve"> </w:t>
      </w:r>
      <w:r w:rsidR="00060F51">
        <w:t>consider</w:t>
      </w:r>
      <w:r w:rsidR="006F71E4">
        <w:t xml:space="preserve"> </w:t>
      </w:r>
      <w:r w:rsidR="00745781">
        <w:t>opportunit</w:t>
      </w:r>
      <w:r w:rsidR="006A71E4">
        <w:t>i</w:t>
      </w:r>
      <w:r w:rsidR="00060F51">
        <w:t>es and prompts</w:t>
      </w:r>
      <w:r w:rsidR="00745781">
        <w:t xml:space="preserve"> for r</w:t>
      </w:r>
      <w:r>
        <w:t>aising awareness</w:t>
      </w:r>
      <w:r w:rsidR="006F71E4">
        <w:t>.</w:t>
      </w:r>
    </w:p>
    <w:p w:rsidR="00745781" w:rsidRDefault="00745781" w:rsidP="00D02128">
      <w:pPr>
        <w:rPr>
          <w:b/>
        </w:rPr>
      </w:pPr>
    </w:p>
    <w:p w:rsidR="006F71E4" w:rsidRPr="00D02128" w:rsidRDefault="006F71E4" w:rsidP="006F71E4">
      <w:pPr>
        <w:rPr>
          <w:b/>
        </w:rPr>
      </w:pPr>
      <w:r w:rsidRPr="00D02128">
        <w:rPr>
          <w:b/>
        </w:rPr>
        <w:t>Stairs</w:t>
      </w:r>
    </w:p>
    <w:p w:rsidR="00060F51" w:rsidRDefault="006F71E4" w:rsidP="00060F51">
      <w:r w:rsidRPr="00D02128">
        <w:t>About ten percent of fatal falls in older people happen on stairs</w:t>
      </w:r>
      <w:r w:rsidR="000C2D75">
        <w:t>.</w:t>
      </w:r>
      <w:r w:rsidR="00B424D2">
        <w:fldChar w:fldCharType="begin"/>
      </w:r>
      <w:r w:rsidR="00B424D2">
        <w:instrText xml:space="preserve"> ADDIN EN.CITE &lt;EndNote&gt;&lt;Cite&gt;&lt;Author&gt;Lord&lt;/Author&gt;&lt;Year&gt;2007&lt;/Year&gt;&lt;RecNum&gt;1056&lt;/RecNum&gt;&lt;DisplayText&gt;&lt;style face="superscript"&gt;6&lt;/style&gt;&lt;/DisplayText&gt;&lt;record&gt;&lt;rec-number&gt;1056&lt;/rec-number&gt;&lt;foreign-keys&gt;&lt;key app="EN" db-id="wd2x22tanp9saie9wpgp5rvczts20fvddera" timestamp="0"&gt;1056&lt;/key&gt;&lt;/foreign-keys&gt;&lt;ref-type name="Book"&gt;6&lt;/ref-type&gt;&lt;contributors&gt;&lt;authors&gt;&lt;author&gt;Lord, S. R.&lt;/author&gt;&lt;author&gt;Sherrington, C.&lt;/author&gt;&lt;author&gt;Menz, H. B.&lt;/author&gt;&lt;author&gt;Close, J&lt;/author&gt;&lt;/authors&gt;&lt;/contributors&gt;&lt;titles&gt;&lt;title&gt;Falls in older people. Risk factors and strategies for prevention&lt;/title&gt;&lt;/titles&gt;&lt;volume&gt;2nd Ed&lt;/volume&gt;&lt;keywords&gt;&lt;keyword&gt;falls&lt;/keyword&gt;&lt;keyword&gt;risk factors&lt;/keyword&gt;&lt;keyword&gt;interventions&lt;/keyword&gt;&lt;/keywords&gt;&lt;dates&gt;&lt;year&gt;2007&lt;/year&gt;&lt;/dates&gt;&lt;pub-location&gt;Cambridge&lt;/pub-location&gt;&lt;publisher&gt;Cambridge University Press&lt;/publisher&gt;&lt;urls&gt;&lt;/urls&gt;&lt;/record&gt;&lt;/Cite&gt;&lt;/EndNote&gt;</w:instrText>
      </w:r>
      <w:r w:rsidR="00B424D2">
        <w:fldChar w:fldCharType="separate"/>
      </w:r>
      <w:r w:rsidR="00B424D2" w:rsidRPr="00B424D2">
        <w:rPr>
          <w:noProof/>
          <w:vertAlign w:val="superscript"/>
        </w:rPr>
        <w:t>6</w:t>
      </w:r>
      <w:r w:rsidR="00B424D2">
        <w:fldChar w:fldCharType="end"/>
      </w:r>
      <w:r w:rsidR="000C2D75" w:rsidRPr="000C2D75">
        <w:t xml:space="preserve"> </w:t>
      </w:r>
      <w:r w:rsidRPr="00D02128">
        <w:t xml:space="preserve"> </w:t>
      </w:r>
      <w:r w:rsidR="00060F51">
        <w:t xml:space="preserve">Having difficulty climbing down stairs has been associated with increased </w:t>
      </w:r>
      <w:r w:rsidR="00060F51" w:rsidRPr="00D02128">
        <w:t>falls</w:t>
      </w:r>
      <w:r w:rsidR="00060F51">
        <w:t>.</w:t>
      </w:r>
      <w:r w:rsidR="00060F51" w:rsidRPr="00D02128">
        <w:t xml:space="preserve"> The way we approach stairs </w:t>
      </w:r>
      <w:r w:rsidR="00060F51">
        <w:t xml:space="preserve">is that </w:t>
      </w:r>
      <w:r w:rsidR="00060F51" w:rsidRPr="00D02128">
        <w:t>we automatically start to adjust our step to prepare for descent so if a change in level is not highlighted or contrasted in some way we do not have time to adjust our step.</w:t>
      </w:r>
    </w:p>
    <w:p w:rsidR="006F71E4" w:rsidRPr="00D02128" w:rsidRDefault="006F71E4" w:rsidP="006F71E4">
      <w:r w:rsidRPr="00D02128">
        <w:t xml:space="preserve">Slipping down stairs, not placing foot properly on the edge of the step, </w:t>
      </w:r>
      <w:r>
        <w:t xml:space="preserve">and </w:t>
      </w:r>
      <w:r w:rsidRPr="00D02128">
        <w:t xml:space="preserve">descent </w:t>
      </w:r>
      <w:r>
        <w:t xml:space="preserve">is </w:t>
      </w:r>
      <w:r w:rsidRPr="00D02128">
        <w:t xml:space="preserve">more dangerous.  </w:t>
      </w:r>
      <w:r w:rsidR="00060F51">
        <w:t>A m</w:t>
      </w:r>
      <w:r>
        <w:t>isstep at the bottom step</w:t>
      </w:r>
      <w:r w:rsidR="00060F51">
        <w:t xml:space="preserve"> is common</w:t>
      </w:r>
      <w:r>
        <w:t xml:space="preserve">. </w:t>
      </w:r>
      <w:r w:rsidR="00060F51">
        <w:t>Compensatory s</w:t>
      </w:r>
      <w:r w:rsidR="00060F51" w:rsidRPr="00D02128">
        <w:t xml:space="preserve">trategies </w:t>
      </w:r>
      <w:r w:rsidR="00060F51">
        <w:t xml:space="preserve">that you may observe people using </w:t>
      </w:r>
      <w:r w:rsidR="00060F51" w:rsidRPr="00D02128">
        <w:t>tend to be increasing use of handrail, moving closer to the rail</w:t>
      </w:r>
      <w:r w:rsidR="00B424D2">
        <w:fldChar w:fldCharType="begin"/>
      </w:r>
      <w:r w:rsidR="00B424D2">
        <w:instrText xml:space="preserve"> ADDIN EN.CITE &lt;EndNote&gt;&lt;Cite&gt;&lt;Author&gt;Hamel&lt;/Author&gt;&lt;Year&gt;2004&lt;/Year&gt;&lt;RecNum&gt;1996&lt;/RecNum&gt;&lt;DisplayText&gt;&lt;style face="superscript"&gt;7&lt;/style&gt;&lt;/DisplayText&gt;&lt;record&gt;&lt;rec-number&gt;1996&lt;/rec-number&gt;&lt;foreign-keys&gt;&lt;key app="EN" db-id="wd2x22tanp9saie9wpgp5rvczts20fvddera" timestamp="0"&gt;1996&lt;/key&gt;&lt;/foreign-keys&gt;&lt;ref-type name="Journal Article"&gt;17&lt;/ref-type&gt;&lt;contributors&gt;&lt;authors&gt;&lt;author&gt;Hamel, K. A.&lt;/author&gt;&lt;author&gt;Cavanagh, P. R.&lt;/author&gt;&lt;/authors&gt;&lt;/contributors&gt;&lt;titles&gt;&lt;title&gt;Stair performance in people aged 75 and older&lt;/title&gt;&lt;secondary-title&gt;Journal of the American Geriatrics Society. 52(4):563-7,  Apr.&lt;/secondary-title&gt;&lt;/titles&gt;&lt;dates&gt;&lt;year&gt;2004&lt;/year&gt;&lt;/dates&gt;&lt;urls&gt;&lt;/urls&gt;&lt;/record&gt;&lt;/Cite&gt;&lt;/EndNote&gt;</w:instrText>
      </w:r>
      <w:r w:rsidR="00B424D2">
        <w:fldChar w:fldCharType="separate"/>
      </w:r>
      <w:r w:rsidR="00B424D2" w:rsidRPr="00B424D2">
        <w:rPr>
          <w:noProof/>
          <w:vertAlign w:val="superscript"/>
        </w:rPr>
        <w:t>7</w:t>
      </w:r>
      <w:r w:rsidR="00B424D2">
        <w:fldChar w:fldCharType="end"/>
      </w:r>
      <w:r w:rsidR="00B424D2">
        <w:t xml:space="preserve"> </w:t>
      </w:r>
      <w:r w:rsidR="00060F51" w:rsidRPr="00D02128">
        <w:t>and pulling oneself up.</w:t>
      </w:r>
      <w:r w:rsidR="00060F51">
        <w:t xml:space="preserve"> </w:t>
      </w:r>
      <w:r w:rsidRPr="00D02128">
        <w:t>Lighting and vision</w:t>
      </w:r>
      <w:r>
        <w:t xml:space="preserve"> are often an issue</w:t>
      </w:r>
      <w:r w:rsidRPr="00D02128">
        <w:t>- Low ambient lighting</w:t>
      </w:r>
      <w:r>
        <w:t xml:space="preserve"> (e.g.</w:t>
      </w:r>
      <w:r w:rsidR="00060F51">
        <w:t xml:space="preserve"> LED</w:t>
      </w:r>
      <w:r>
        <w:t xml:space="preserve"> strips) will be sufficient to provide visibility at night or on dark stairwells.</w:t>
      </w:r>
      <w:r w:rsidRPr="00D02128">
        <w:t xml:space="preserve"> </w:t>
      </w:r>
    </w:p>
    <w:p w:rsidR="006F71E4" w:rsidRDefault="006F71E4" w:rsidP="006F71E4"/>
    <w:p w:rsidR="006F71E4" w:rsidRPr="00D02128" w:rsidRDefault="006F71E4" w:rsidP="006F71E4">
      <w:r>
        <w:t xml:space="preserve">Footwear </w:t>
      </w:r>
      <w:r w:rsidR="00060F51">
        <w:t>soles need to</w:t>
      </w:r>
      <w:r>
        <w:t xml:space="preserve"> allow for proprioceptive feedback on step edges and change of levels- thinness of shoe is preferable, not thick soles (e.g. thick soled gym shoes are actually designed for shock attenuation so a good pair of softer walking shoe may be a better option.)</w:t>
      </w:r>
    </w:p>
    <w:p w:rsidR="006F71E4" w:rsidRDefault="006F71E4" w:rsidP="006F71E4"/>
    <w:p w:rsidR="006F71E4" w:rsidRDefault="006F71E4" w:rsidP="006F71E4">
      <w:r>
        <w:t>So taking time and being cautious on stairs, using handrails down stairs, not cluttering stairs, lighting, avoid distraction on the stairs. Take off reading glasses or watch head position or position of glasses so can see. Clean your glasses</w:t>
      </w:r>
      <w:r w:rsidR="00060F51">
        <w:t xml:space="preserve"> regularly</w:t>
      </w:r>
      <w:r>
        <w:t>. (see strategies list below)</w:t>
      </w:r>
    </w:p>
    <w:p w:rsidR="006F71E4" w:rsidRDefault="006F71E4" w:rsidP="006F71E4"/>
    <w:p w:rsidR="00907A00" w:rsidRPr="00402518" w:rsidRDefault="00907A00" w:rsidP="00D02128">
      <w:pPr>
        <w:rPr>
          <w:b/>
        </w:rPr>
      </w:pPr>
      <w:r w:rsidRPr="00402518">
        <w:rPr>
          <w:b/>
        </w:rPr>
        <w:t>Slip hazards</w:t>
      </w:r>
    </w:p>
    <w:p w:rsidR="00A952B6" w:rsidRPr="00D02128" w:rsidRDefault="00A952B6" w:rsidP="00D02128">
      <w:r w:rsidRPr="00D02128">
        <w:t>Usually occur just after heel strike.  The environment</w:t>
      </w:r>
      <w:r w:rsidR="00D7795A">
        <w:t>, footwear</w:t>
      </w:r>
      <w:r w:rsidRPr="00D02128">
        <w:t xml:space="preserve">  and a quicker pace can contribute. Also depends on awareness of a slippery surface so that they can make adaptions to foot placement  and pace and be more cautious.</w:t>
      </w:r>
      <w:r w:rsidR="00060F51">
        <w:t xml:space="preserve"> Footwear that is s</w:t>
      </w:r>
      <w:r w:rsidR="00D7795A">
        <w:t>lippery</w:t>
      </w:r>
      <w:r w:rsidR="00745781">
        <w:t>- people often don’t notice soles are worn and slippery or that new shoes may have a slippery sole.</w:t>
      </w:r>
      <w:r w:rsidR="00D7795A">
        <w:t xml:space="preserve">  </w:t>
      </w:r>
    </w:p>
    <w:p w:rsidR="00402518" w:rsidRDefault="00402518" w:rsidP="00D02128"/>
    <w:p w:rsidR="00D02128" w:rsidRPr="00402518" w:rsidRDefault="00D02128" w:rsidP="00D02128">
      <w:pPr>
        <w:rPr>
          <w:b/>
        </w:rPr>
      </w:pPr>
      <w:r w:rsidRPr="00402518">
        <w:rPr>
          <w:b/>
        </w:rPr>
        <w:t>Reaching</w:t>
      </w:r>
      <w:r w:rsidR="00D91856">
        <w:rPr>
          <w:b/>
        </w:rPr>
        <w:t xml:space="preserve">, </w:t>
      </w:r>
      <w:r w:rsidR="006F71E4">
        <w:rPr>
          <w:b/>
        </w:rPr>
        <w:t>t</w:t>
      </w:r>
      <w:r w:rsidRPr="00402518">
        <w:rPr>
          <w:b/>
        </w:rPr>
        <w:t>urning</w:t>
      </w:r>
      <w:r w:rsidR="00D91856">
        <w:rPr>
          <w:b/>
        </w:rPr>
        <w:t xml:space="preserve"> and climbing.</w:t>
      </w:r>
    </w:p>
    <w:p w:rsidR="00D02128" w:rsidRDefault="00402518" w:rsidP="00D02128">
      <w:r>
        <w:t>Obs</w:t>
      </w:r>
      <w:r w:rsidR="006F71E4">
        <w:t xml:space="preserve">erve for lack of confidence </w:t>
      </w:r>
      <w:r>
        <w:t xml:space="preserve">or instability in the following situations:  in turning or extending neck (e.g. when standing or reaching), reaching for an object from a shelf, or stepping over an obstacle or steps: </w:t>
      </w:r>
      <w:r w:rsidR="00060F51">
        <w:t xml:space="preserve">observing steadiness, pace and </w:t>
      </w:r>
      <w:r>
        <w:t xml:space="preserve">step placement and toe clearance. Think about mats, lighting, footwear, balance and strength training. </w:t>
      </w:r>
    </w:p>
    <w:p w:rsidR="00402518" w:rsidRDefault="00402518" w:rsidP="00D02128"/>
    <w:p w:rsidR="00D91856" w:rsidRDefault="00D91856" w:rsidP="00D02128">
      <w:r>
        <w:t>Ladder safety or al</w:t>
      </w:r>
      <w:r w:rsidR="005D7DC1">
        <w:t>ter</w:t>
      </w:r>
      <w:r>
        <w:t xml:space="preserve">rnatives to climbing may be an appropriate focus for an active person whereas tripping hazards and safe reaching </w:t>
      </w:r>
      <w:r w:rsidR="00060F51">
        <w:t xml:space="preserve">may be </w:t>
      </w:r>
      <w:r>
        <w:t>more important for a frailer or more se</w:t>
      </w:r>
      <w:r w:rsidR="005D7DC1">
        <w:t>den</w:t>
      </w:r>
      <w:r>
        <w:t>tary lifestyle.</w:t>
      </w:r>
    </w:p>
    <w:p w:rsidR="00402518" w:rsidRPr="00D02128" w:rsidRDefault="00402518" w:rsidP="00D02128"/>
    <w:p w:rsidR="003729FD" w:rsidRPr="00D02128" w:rsidRDefault="00382108" w:rsidP="00D02128">
      <w:r w:rsidRPr="00402518">
        <w:rPr>
          <w:b/>
        </w:rPr>
        <w:t>Dual tasking while mobilizing or climbing</w:t>
      </w:r>
      <w:r w:rsidRPr="00D02128">
        <w:t xml:space="preserve">.  </w:t>
      </w:r>
    </w:p>
    <w:p w:rsidR="00907A00" w:rsidRPr="00D02128" w:rsidRDefault="00745781" w:rsidP="00D02128">
      <w:r>
        <w:t>If a person ‘s</w:t>
      </w:r>
      <w:r w:rsidR="00382108" w:rsidRPr="00D02128">
        <w:t>tops walking when talking</w:t>
      </w:r>
      <w:r w:rsidR="006A71E4">
        <w:t>,</w:t>
      </w:r>
      <w:r w:rsidR="00B424D2">
        <w:fldChar w:fldCharType="begin"/>
      </w:r>
      <w:r w:rsidR="00B424D2">
        <w:instrText xml:space="preserve"> ADDIN EN.CITE &lt;EndNote&gt;&lt;Cite&gt;&lt;Author&gt;Beauchet&lt;/Author&gt;&lt;Year&gt;2009&lt;/Year&gt;&lt;RecNum&gt;3365&lt;/RecNum&gt;&lt;DisplayText&gt;&lt;style face="superscript"&gt;8&lt;/style&gt;&lt;/DisplayText&gt;&lt;record&gt;&lt;rec-number&gt;3365&lt;/rec-number&gt;&lt;foreign-keys&gt;&lt;key app="EN" db-id="wd2x22tanp9saie9wpgp5rvczts20fvddera" timestamp="1313678596"&gt;3365&lt;/key&gt;&lt;/foreign-keys&gt;&lt;ref-type name="Journal Article"&gt;17&lt;/ref-type&gt;&lt;contributors&gt;&lt;authors&gt;&lt;author&gt;Beauchet, O.&lt;/author&gt;&lt;author&gt;Annweiler, C.&lt;/author&gt;&lt;author&gt;Dubost, V.&lt;/author&gt;&lt;author&gt;Allali, G.&lt;/author&gt;&lt;author&gt;Kressig, R. W.&lt;/author&gt;&lt;author&gt;Bridenbaugh, S.&lt;/author&gt;&lt;author&gt;Berrut, G.&lt;/author&gt;&lt;author&gt;Assal, F.&lt;/author&gt;&lt;author&gt;Herrmann, F. R.&lt;/author&gt;&lt;/authors&gt;&lt;/contributors&gt;&lt;auth-address&gt;Department of Geriatrics &amp;amp; Faculty of Medicine, Angers University Hospital and University of Angers, UNAM, France. olbeauchet@chu-angers.fr&lt;/auth-address&gt;&lt;titles&gt;&lt;title&gt;Stops walking when talking: a predictor of falls in older adults?&lt;/title&gt;&lt;secondary-title&gt;European Journal of Neurology&lt;/secondary-title&gt;&lt;/titles&gt;&lt;periodical&gt;&lt;full-title&gt;European Journal of Neurology&lt;/full-title&gt;&lt;/periodical&gt;&lt;pages&gt;786-95&lt;/pages&gt;&lt;volume&gt;16&lt;/volume&gt;&lt;number&gt;7&lt;/number&gt;&lt;dates&gt;&lt;year&gt;2009&lt;/year&gt;&lt;pub-dates&gt;&lt;date&gt;Jul&lt;/date&gt;&lt;/pub-dates&gt;&lt;/dates&gt;&lt;accession-num&gt;19473368&lt;/accession-num&gt;&lt;work-type&gt;Review&lt;/work-type&gt;&lt;urls&gt;&lt;related-urls&gt;&lt;url&gt;http://ezproxy.library.usyd.edu.au/login?url=http://ovidsp.ovid.com/ovidweb.cgi?T=JS&amp;amp;CSC=Y&amp;amp;NEWS=N&amp;amp;PAGE=fulltext&amp;amp;D=medl&amp;amp;AN=19473368&lt;/url&gt;&lt;url&gt;http://DD8GH5YX7K.search.serialssolutions.com/?sid=OVID:medline&amp;amp;id=pmid:19473368&amp;amp;id=doi:&amp;amp;issn=1351-5101&amp;amp;isbn=&amp;amp;volume=16&amp;amp;issue=7&amp;amp;spage=786&amp;amp;pages=786-95&amp;amp;date=2009&amp;amp;title=European+Journal+of+Neurology&amp;amp;atitle=Stops+walking+when+talking%3A+a+predictor+of+falls+in+older+adults%3F.&amp;amp;aulast=Beauchet&lt;/url&gt;&lt;/related-urls&gt;&lt;/urls&gt;&lt;/record&gt;&lt;/Cite&gt;&lt;/EndNote&gt;</w:instrText>
      </w:r>
      <w:r w:rsidR="00B424D2">
        <w:fldChar w:fldCharType="separate"/>
      </w:r>
      <w:r w:rsidR="00B424D2" w:rsidRPr="00B424D2">
        <w:rPr>
          <w:noProof/>
          <w:vertAlign w:val="superscript"/>
        </w:rPr>
        <w:t>8</w:t>
      </w:r>
      <w:r w:rsidR="00B424D2">
        <w:fldChar w:fldCharType="end"/>
      </w:r>
      <w:r w:rsidR="006A71E4" w:rsidRPr="006A71E4">
        <w:t xml:space="preserve"> </w:t>
      </w:r>
      <w:r>
        <w:t xml:space="preserve">this </w:t>
      </w:r>
      <w:r w:rsidR="006F71E4">
        <w:t>has been demonstrated to be</w:t>
      </w:r>
      <w:r>
        <w:t xml:space="preserve"> </w:t>
      </w:r>
      <w:r w:rsidR="00382108" w:rsidRPr="00D02128">
        <w:t xml:space="preserve">a predictor of falls in older adults.   </w:t>
      </w:r>
      <w:r w:rsidR="006F71E4">
        <w:t>W</w:t>
      </w:r>
      <w:r w:rsidR="00382108" w:rsidRPr="00D02128">
        <w:t xml:space="preserve">hat is dual tasking for </w:t>
      </w:r>
      <w:r w:rsidR="006F71E4">
        <w:t>people can differ. S</w:t>
      </w:r>
      <w:r w:rsidR="00382108" w:rsidRPr="00D02128">
        <w:t xml:space="preserve">omeone with Parkinson’s </w:t>
      </w:r>
      <w:r w:rsidR="006F71E4">
        <w:t xml:space="preserve">Disease may find </w:t>
      </w:r>
      <w:r w:rsidR="00382108" w:rsidRPr="00D02128">
        <w:t xml:space="preserve">concentrating on walking through the doorway, then standing at the bench before </w:t>
      </w:r>
      <w:r w:rsidR="006F71E4">
        <w:t>begin</w:t>
      </w:r>
      <w:r w:rsidR="00382108" w:rsidRPr="00D02128">
        <w:t xml:space="preserve"> what the task is. Break </w:t>
      </w:r>
      <w:r w:rsidR="006F71E4">
        <w:t>the manouvre</w:t>
      </w:r>
      <w:r w:rsidR="00382108" w:rsidRPr="00D02128">
        <w:t xml:space="preserve"> down</w:t>
      </w:r>
      <w:r>
        <w:t xml:space="preserve"> in</w:t>
      </w:r>
      <w:r w:rsidR="00382108" w:rsidRPr="00D02128">
        <w:t>to ‘stages’.</w:t>
      </w:r>
    </w:p>
    <w:p w:rsidR="00402518" w:rsidRDefault="00402518" w:rsidP="00D02128"/>
    <w:p w:rsidR="00907A00" w:rsidRPr="00402518" w:rsidRDefault="00907A00" w:rsidP="00D02128">
      <w:pPr>
        <w:rPr>
          <w:b/>
        </w:rPr>
      </w:pPr>
      <w:r w:rsidRPr="00402518">
        <w:rPr>
          <w:b/>
        </w:rPr>
        <w:t>Vison</w:t>
      </w:r>
    </w:p>
    <w:p w:rsidR="00402518" w:rsidRDefault="00402518" w:rsidP="00D02128">
      <w:r>
        <w:t xml:space="preserve">Multifocals and bifocals, more chance of falls associated with steps and change of level. Be aware of head position and particularly when </w:t>
      </w:r>
      <w:r w:rsidR="006F71E4">
        <w:t>lenses have been updated</w:t>
      </w:r>
      <w:r>
        <w:t>.</w:t>
      </w:r>
    </w:p>
    <w:p w:rsidR="00402518" w:rsidRDefault="00402518" w:rsidP="00D02128"/>
    <w:p w:rsidR="00907A00" w:rsidRPr="00402518" w:rsidRDefault="00402518" w:rsidP="00D02128">
      <w:pPr>
        <w:rPr>
          <w:b/>
        </w:rPr>
      </w:pPr>
      <w:r>
        <w:rPr>
          <w:b/>
        </w:rPr>
        <w:t>Risky behaviours and mild cognitive loss</w:t>
      </w:r>
    </w:p>
    <w:p w:rsidR="00907A00" w:rsidRPr="00D02128" w:rsidRDefault="00745781" w:rsidP="00D02128">
      <w:r>
        <w:t xml:space="preserve">Having a </w:t>
      </w:r>
      <w:r w:rsidR="00D65470" w:rsidRPr="00D02128">
        <w:t xml:space="preserve">mild cognitive </w:t>
      </w:r>
      <w:r>
        <w:t>impairment</w:t>
      </w:r>
      <w:r w:rsidR="00D65470" w:rsidRPr="00D02128">
        <w:t xml:space="preserve"> </w:t>
      </w:r>
      <w:r w:rsidR="00A952B6" w:rsidRPr="00D02128">
        <w:t>and</w:t>
      </w:r>
      <w:r w:rsidR="00D65470" w:rsidRPr="00D02128">
        <w:t xml:space="preserve"> risky mobility behav</w:t>
      </w:r>
      <w:r>
        <w:t>i</w:t>
      </w:r>
      <w:r w:rsidR="00D65470" w:rsidRPr="00D02128">
        <w:t>o</w:t>
      </w:r>
      <w:r>
        <w:t>u</w:t>
      </w:r>
      <w:r w:rsidR="00D65470" w:rsidRPr="00D02128">
        <w:t xml:space="preserve">rs </w:t>
      </w:r>
      <w:r w:rsidR="00A952B6" w:rsidRPr="00D02128">
        <w:t>performing</w:t>
      </w:r>
      <w:r w:rsidR="00D65470" w:rsidRPr="00D02128">
        <w:t xml:space="preserve"> ADLs and IADLs was linked </w:t>
      </w:r>
      <w:r>
        <w:t>to</w:t>
      </w:r>
      <w:r w:rsidR="00D65470" w:rsidRPr="00D02128">
        <w:t xml:space="preserve"> a higher risk of falls</w:t>
      </w:r>
      <w:r w:rsidR="00B424D2">
        <w:t>.</w:t>
      </w:r>
      <w:r w:rsidR="00CD5917">
        <w:fldChar w:fldCharType="begin"/>
      </w:r>
      <w:r w:rsidR="00CD5917">
        <w:instrText xml:space="preserve"> ADDIN EN.CITE &lt;EndNote&gt;&lt;Cite&gt;&lt;Author&gt;Fischer&lt;/Author&gt;&lt;Year&gt;2014&lt;/Year&gt;&lt;RecNum&gt;4570&lt;/RecNum&gt;&lt;DisplayText&gt;&lt;style face="superscript"&gt;9&lt;/style&gt;&lt;/DisplayText&gt;&lt;record&gt;&lt;rec-number&gt;4570&lt;/rec-number&gt;&lt;foreign-keys&gt;&lt;key app="EN" db-id="wd2x22tanp9saie9wpgp5rvczts20fvddera" timestamp="1466987165"&gt;4570&lt;/key&gt;&lt;/foreign-keys&gt;&lt;ref-type name="Journal Article"&gt;17&lt;/ref-type&gt;&lt;contributors&gt;&lt;authors&gt;&lt;author&gt;Fischer, B. L.&lt;/author&gt;&lt;author&gt;Gleason, C.  &lt;/author&gt;&lt;author&gt;Gangnon, R.&lt;/author&gt;&lt;author&gt;Janczewski, J&lt;/author&gt;&lt;author&gt;Shea, T.&lt;/author&gt;&lt;author&gt;Mahoney J.E.  &lt;/author&gt;&lt;/authors&gt;&lt;/contributors&gt;&lt;titles&gt;&lt;title&gt;Declining Cognition and Falls: Role of Risky Performance of Everyday Mobility Activities&lt;/title&gt;&lt;secondary-title&gt;Physical Therapy&lt;/secondary-title&gt;&lt;/titles&gt;&lt;periodical&gt;&lt;full-title&gt;Physical Therapy&lt;/full-title&gt;&lt;/periodical&gt;&lt;pages&gt;355-362&lt;/pages&gt;&lt;volume&gt;94&lt;/volume&gt;&lt;dates&gt;&lt;year&gt;2014&lt;/year&gt;&lt;/dates&gt;&lt;urls&gt;&lt;/urls&gt;&lt;/record&gt;&lt;/Cite&gt;&lt;/EndNote&gt;</w:instrText>
      </w:r>
      <w:r w:rsidR="00CD5917">
        <w:fldChar w:fldCharType="separate"/>
      </w:r>
      <w:r w:rsidR="00CD5917" w:rsidRPr="00CD5917">
        <w:rPr>
          <w:noProof/>
          <w:vertAlign w:val="superscript"/>
        </w:rPr>
        <w:t>9</w:t>
      </w:r>
      <w:r w:rsidR="00CD5917">
        <w:fldChar w:fldCharType="end"/>
      </w:r>
      <w:r w:rsidR="00D65470" w:rsidRPr="00D02128">
        <w:t xml:space="preserve"> These people also lacked confidence in doing these activitie</w:t>
      </w:r>
      <w:r>
        <w:t>s</w:t>
      </w:r>
      <w:r w:rsidR="00D65470" w:rsidRPr="00D02128">
        <w:t xml:space="preserve">. </w:t>
      </w:r>
      <w:r>
        <w:t>In one study</w:t>
      </w:r>
      <w:r w:rsidR="00D65470" w:rsidRPr="00D02128">
        <w:t xml:space="preserve"> living with someone increased your chance of doing more risky behaviours. </w:t>
      </w:r>
      <w:r>
        <w:t>A</w:t>
      </w:r>
      <w:r w:rsidR="00D65470" w:rsidRPr="00D02128">
        <w:t>sk what activities/situations they lack confidence in</w:t>
      </w:r>
      <w:r>
        <w:t xml:space="preserve">. </w:t>
      </w:r>
    </w:p>
    <w:p w:rsidR="00D91856" w:rsidRDefault="00D91856" w:rsidP="00D02128">
      <w:pPr>
        <w:rPr>
          <w:b/>
        </w:rPr>
      </w:pPr>
    </w:p>
    <w:p w:rsidR="0098597A" w:rsidRPr="006F71E4" w:rsidRDefault="006F71E4" w:rsidP="00D02128">
      <w:pPr>
        <w:rPr>
          <w:b/>
          <w:color w:val="000000"/>
          <w:szCs w:val="20"/>
        </w:rPr>
      </w:pPr>
      <w:r w:rsidRPr="006F71E4">
        <w:rPr>
          <w:b/>
          <w:color w:val="000000"/>
          <w:szCs w:val="20"/>
        </w:rPr>
        <w:t>Side effects of medication or alcohol</w:t>
      </w:r>
    </w:p>
    <w:p w:rsidR="006F71E4" w:rsidRPr="006F71E4" w:rsidRDefault="006F71E4" w:rsidP="006F71E4">
      <w:pPr>
        <w:spacing w:before="82"/>
        <w:rPr>
          <w:color w:val="000000"/>
          <w:szCs w:val="20"/>
        </w:rPr>
      </w:pPr>
      <w:r w:rsidRPr="006F71E4">
        <w:rPr>
          <w:color w:val="000000"/>
          <w:szCs w:val="20"/>
        </w:rPr>
        <w:t>Make sure you know the effects of medicines. If a medicine can cause dizziness, be extra careful using the stairs and when changing medications.</w:t>
      </w:r>
    </w:p>
    <w:p w:rsidR="006F71E4" w:rsidRPr="006F71E4" w:rsidRDefault="006F71E4" w:rsidP="006F71E4">
      <w:pPr>
        <w:spacing w:before="82"/>
        <w:rPr>
          <w:color w:val="000000"/>
          <w:szCs w:val="20"/>
        </w:rPr>
      </w:pPr>
      <w:r w:rsidRPr="006F71E4">
        <w:rPr>
          <w:color w:val="000000"/>
          <w:szCs w:val="20"/>
        </w:rPr>
        <w:t>Ask your doctor and pharmacist to review all your medications on a regular basis.</w:t>
      </w:r>
    </w:p>
    <w:p w:rsidR="006F71E4" w:rsidRPr="006F71E4" w:rsidRDefault="006F71E4" w:rsidP="006F71E4">
      <w:pPr>
        <w:spacing w:before="82"/>
        <w:rPr>
          <w:color w:val="000000"/>
          <w:szCs w:val="20"/>
        </w:rPr>
      </w:pPr>
      <w:r w:rsidRPr="006F71E4">
        <w:rPr>
          <w:color w:val="000000"/>
          <w:szCs w:val="20"/>
        </w:rPr>
        <w:t>Write down in a chart what you need to take when and where so you get the timing and dosage right. Show the chart to your Dr and Pharmacist so they can see everything you are taking.</w:t>
      </w:r>
    </w:p>
    <w:p w:rsidR="006F71E4" w:rsidRDefault="006F71E4" w:rsidP="00D02128">
      <w:pPr>
        <w:rPr>
          <w:b/>
        </w:rPr>
      </w:pPr>
    </w:p>
    <w:p w:rsidR="0098597A" w:rsidRDefault="0098597A" w:rsidP="0098597A"/>
    <w:tbl>
      <w:tblPr>
        <w:tblW w:w="5522" w:type="pct"/>
        <w:jc w:val="center"/>
        <w:tblCellSpacing w:w="0" w:type="dxa"/>
        <w:tblInd w:w="-413" w:type="dxa"/>
        <w:tblBorders>
          <w:top w:val="outset" w:sz="6" w:space="0" w:color="auto"/>
          <w:left w:val="outset" w:sz="6" w:space="0" w:color="auto"/>
          <w:bottom w:val="outset" w:sz="6" w:space="0" w:color="auto"/>
          <w:right w:val="outset" w:sz="6" w:space="0" w:color="auto"/>
        </w:tblBorders>
        <w:shd w:val="clear" w:color="auto" w:fill="FFFFFF"/>
        <w:tblCellMar>
          <w:top w:w="45" w:type="dxa"/>
          <w:left w:w="45" w:type="dxa"/>
          <w:bottom w:w="45" w:type="dxa"/>
          <w:right w:w="45" w:type="dxa"/>
        </w:tblCellMar>
        <w:tblLook w:val="04A0" w:firstRow="1" w:lastRow="0" w:firstColumn="1" w:lastColumn="0" w:noHBand="0" w:noVBand="1"/>
      </w:tblPr>
      <w:tblGrid>
        <w:gridCol w:w="5392"/>
        <w:gridCol w:w="5505"/>
      </w:tblGrid>
      <w:tr w:rsidR="0098597A" w:rsidRPr="00611DB7" w:rsidTr="00A2376D">
        <w:trPr>
          <w:tblCellSpacing w:w="0" w:type="dxa"/>
          <w:jc w:val="center"/>
        </w:trPr>
        <w:tc>
          <w:tcPr>
            <w:tcW w:w="2474" w:type="pct"/>
            <w:tcBorders>
              <w:top w:val="outset" w:sz="6" w:space="0" w:color="auto"/>
              <w:left w:val="outset" w:sz="6" w:space="0" w:color="auto"/>
              <w:bottom w:val="outset" w:sz="6" w:space="0" w:color="auto"/>
              <w:right w:val="outset" w:sz="6" w:space="0" w:color="auto"/>
            </w:tcBorders>
            <w:shd w:val="clear" w:color="auto" w:fill="FFFFFF"/>
            <w:hideMark/>
          </w:tcPr>
          <w:p w:rsidR="0098597A" w:rsidRPr="00611DB7" w:rsidRDefault="0098597A" w:rsidP="00A2376D">
            <w:pPr>
              <w:spacing w:line="256" w:lineRule="auto"/>
              <w:jc w:val="center"/>
              <w:rPr>
                <w:color w:val="000000"/>
                <w:sz w:val="20"/>
                <w:szCs w:val="20"/>
                <w:lang w:val="en-AU"/>
              </w:rPr>
            </w:pPr>
            <w:r w:rsidRPr="00611DB7">
              <w:rPr>
                <w:rStyle w:val="Strong"/>
                <w:color w:val="000000"/>
                <w:sz w:val="20"/>
                <w:szCs w:val="20"/>
              </w:rPr>
              <w:t>What causes people to fall</w:t>
            </w:r>
            <w:r w:rsidR="006F71E4">
              <w:rPr>
                <w:rStyle w:val="Strong"/>
                <w:color w:val="000000"/>
                <w:sz w:val="20"/>
                <w:szCs w:val="20"/>
              </w:rPr>
              <w:t xml:space="preserve"> on steps or stairs</w:t>
            </w:r>
            <w:r w:rsidRPr="00611DB7">
              <w:rPr>
                <w:rStyle w:val="Strong"/>
                <w:color w:val="000000"/>
                <w:sz w:val="20"/>
                <w:szCs w:val="20"/>
              </w:rPr>
              <w:t>?</w:t>
            </w:r>
          </w:p>
        </w:tc>
        <w:tc>
          <w:tcPr>
            <w:tcW w:w="2526" w:type="pct"/>
            <w:tcBorders>
              <w:top w:val="outset" w:sz="6" w:space="0" w:color="auto"/>
              <w:left w:val="outset" w:sz="6" w:space="0" w:color="auto"/>
              <w:bottom w:val="outset" w:sz="6" w:space="0" w:color="auto"/>
              <w:right w:val="outset" w:sz="6" w:space="0" w:color="auto"/>
            </w:tcBorders>
            <w:shd w:val="clear" w:color="auto" w:fill="FFFFFF"/>
            <w:hideMark/>
          </w:tcPr>
          <w:p w:rsidR="0098597A" w:rsidRPr="00611DB7" w:rsidRDefault="0098597A" w:rsidP="00A2376D">
            <w:pPr>
              <w:spacing w:line="256" w:lineRule="auto"/>
              <w:ind w:left="360"/>
              <w:jc w:val="center"/>
              <w:rPr>
                <w:color w:val="000000"/>
                <w:sz w:val="20"/>
                <w:szCs w:val="20"/>
                <w:lang w:val="en-AU"/>
              </w:rPr>
            </w:pPr>
            <w:r w:rsidRPr="00611DB7">
              <w:rPr>
                <w:rStyle w:val="Strong"/>
                <w:color w:val="000000"/>
                <w:sz w:val="20"/>
                <w:szCs w:val="20"/>
              </w:rPr>
              <w:t>Strategies to prevent falls</w:t>
            </w:r>
          </w:p>
        </w:tc>
      </w:tr>
      <w:tr w:rsidR="0098597A" w:rsidRPr="00611DB7" w:rsidTr="00A2376D">
        <w:trPr>
          <w:tblCellSpacing w:w="0" w:type="dxa"/>
          <w:jc w:val="center"/>
        </w:trPr>
        <w:tc>
          <w:tcPr>
            <w:tcW w:w="2474" w:type="pct"/>
            <w:tcBorders>
              <w:top w:val="outset" w:sz="6" w:space="0" w:color="auto"/>
              <w:left w:val="outset" w:sz="6" w:space="0" w:color="auto"/>
              <w:bottom w:val="outset" w:sz="6" w:space="0" w:color="auto"/>
              <w:right w:val="outset" w:sz="6" w:space="0" w:color="auto"/>
            </w:tcBorders>
            <w:shd w:val="clear" w:color="auto" w:fill="FFFFFF"/>
            <w:hideMark/>
          </w:tcPr>
          <w:p w:rsidR="0098597A" w:rsidRPr="00611DB7" w:rsidRDefault="0098597A" w:rsidP="00A2376D">
            <w:pPr>
              <w:spacing w:line="256" w:lineRule="auto"/>
              <w:rPr>
                <w:color w:val="000000"/>
                <w:sz w:val="20"/>
                <w:szCs w:val="20"/>
                <w:lang w:val="en-AU"/>
              </w:rPr>
            </w:pPr>
            <w:r w:rsidRPr="00611DB7">
              <w:rPr>
                <w:color w:val="000000"/>
                <w:sz w:val="20"/>
                <w:szCs w:val="20"/>
              </w:rPr>
              <w:t>Overstepping stair treads (the most common misstep on home stairs) or twisting your feet or body on relatively short treads or windings stairways</w:t>
            </w:r>
          </w:p>
        </w:tc>
        <w:tc>
          <w:tcPr>
            <w:tcW w:w="2526" w:type="pct"/>
            <w:tcBorders>
              <w:top w:val="outset" w:sz="6" w:space="0" w:color="auto"/>
              <w:left w:val="outset" w:sz="6" w:space="0" w:color="auto"/>
              <w:bottom w:val="outset" w:sz="6" w:space="0" w:color="auto"/>
              <w:right w:val="outset" w:sz="6" w:space="0" w:color="auto"/>
            </w:tcBorders>
            <w:shd w:val="clear" w:color="auto" w:fill="FFFFFF"/>
            <w:hideMark/>
          </w:tcPr>
          <w:p w:rsidR="0098597A" w:rsidRPr="00611DB7" w:rsidRDefault="0098597A" w:rsidP="00A2376D">
            <w:pPr>
              <w:spacing w:before="82"/>
              <w:rPr>
                <w:color w:val="000000"/>
                <w:sz w:val="20"/>
                <w:szCs w:val="20"/>
              </w:rPr>
            </w:pPr>
            <w:r w:rsidRPr="00611DB7">
              <w:rPr>
                <w:color w:val="000000"/>
                <w:sz w:val="20"/>
                <w:szCs w:val="20"/>
              </w:rPr>
              <w:t>Be cautious, deliberate and not rushed.</w:t>
            </w:r>
          </w:p>
          <w:p w:rsidR="0098597A" w:rsidRPr="00611DB7" w:rsidRDefault="0098597A" w:rsidP="00A2376D">
            <w:pPr>
              <w:spacing w:before="82"/>
              <w:rPr>
                <w:color w:val="000000"/>
                <w:sz w:val="20"/>
                <w:szCs w:val="20"/>
                <w:lang w:val="en-AU"/>
              </w:rPr>
            </w:pPr>
            <w:r w:rsidRPr="00611DB7">
              <w:rPr>
                <w:color w:val="000000"/>
                <w:sz w:val="20"/>
                <w:szCs w:val="20"/>
              </w:rPr>
              <w:t>Hold on to the handrails.</w:t>
            </w:r>
          </w:p>
        </w:tc>
      </w:tr>
      <w:tr w:rsidR="0098597A" w:rsidRPr="00611DB7" w:rsidTr="00A2376D">
        <w:trPr>
          <w:tblCellSpacing w:w="0" w:type="dxa"/>
          <w:jc w:val="center"/>
        </w:trPr>
        <w:tc>
          <w:tcPr>
            <w:tcW w:w="2474" w:type="pct"/>
            <w:tcBorders>
              <w:top w:val="outset" w:sz="6" w:space="0" w:color="auto"/>
              <w:left w:val="outset" w:sz="6" w:space="0" w:color="auto"/>
              <w:bottom w:val="outset" w:sz="6" w:space="0" w:color="auto"/>
              <w:right w:val="outset" w:sz="6" w:space="0" w:color="auto"/>
            </w:tcBorders>
            <w:shd w:val="clear" w:color="auto" w:fill="FFFFFF"/>
            <w:hideMark/>
          </w:tcPr>
          <w:p w:rsidR="0098597A" w:rsidRPr="00611DB7" w:rsidRDefault="0098597A" w:rsidP="00A2376D">
            <w:pPr>
              <w:spacing w:line="256" w:lineRule="auto"/>
              <w:rPr>
                <w:color w:val="000000"/>
                <w:sz w:val="20"/>
                <w:szCs w:val="20"/>
                <w:lang w:val="en-AU"/>
              </w:rPr>
            </w:pPr>
            <w:r w:rsidRPr="00611DB7">
              <w:rPr>
                <w:color w:val="000000"/>
                <w:sz w:val="20"/>
                <w:szCs w:val="20"/>
              </w:rPr>
              <w:t>Rushing, especially on steep, curved or cramped stairs</w:t>
            </w:r>
          </w:p>
        </w:tc>
        <w:tc>
          <w:tcPr>
            <w:tcW w:w="2526" w:type="pct"/>
            <w:tcBorders>
              <w:top w:val="outset" w:sz="6" w:space="0" w:color="auto"/>
              <w:left w:val="outset" w:sz="6" w:space="0" w:color="auto"/>
              <w:bottom w:val="outset" w:sz="6" w:space="0" w:color="auto"/>
              <w:right w:val="outset" w:sz="6" w:space="0" w:color="auto"/>
            </w:tcBorders>
            <w:shd w:val="clear" w:color="auto" w:fill="FFFFFF"/>
            <w:hideMark/>
          </w:tcPr>
          <w:p w:rsidR="0098597A" w:rsidRPr="00611DB7" w:rsidRDefault="0098597A" w:rsidP="00A2376D">
            <w:pPr>
              <w:spacing w:before="82"/>
              <w:rPr>
                <w:color w:val="000000"/>
                <w:sz w:val="20"/>
                <w:szCs w:val="20"/>
                <w:lang w:val="en-AU"/>
              </w:rPr>
            </w:pPr>
            <w:r w:rsidRPr="00611DB7">
              <w:rPr>
                <w:color w:val="000000"/>
                <w:sz w:val="20"/>
                <w:szCs w:val="20"/>
              </w:rPr>
              <w:t>Take time and be extra cautious, especially where there is a transition between angled, shorter treads on winding stairways and rectangular treads.</w:t>
            </w:r>
          </w:p>
        </w:tc>
      </w:tr>
      <w:tr w:rsidR="0098597A" w:rsidRPr="00611DB7" w:rsidTr="00A2376D">
        <w:trPr>
          <w:tblCellSpacing w:w="0" w:type="dxa"/>
          <w:jc w:val="center"/>
        </w:trPr>
        <w:tc>
          <w:tcPr>
            <w:tcW w:w="2474" w:type="pct"/>
            <w:tcBorders>
              <w:top w:val="outset" w:sz="6" w:space="0" w:color="auto"/>
              <w:left w:val="outset" w:sz="6" w:space="0" w:color="auto"/>
              <w:bottom w:val="outset" w:sz="6" w:space="0" w:color="auto"/>
              <w:right w:val="outset" w:sz="6" w:space="0" w:color="auto"/>
            </w:tcBorders>
            <w:shd w:val="clear" w:color="auto" w:fill="FFFFFF"/>
            <w:hideMark/>
          </w:tcPr>
          <w:p w:rsidR="0098597A" w:rsidRPr="00611DB7" w:rsidRDefault="0098597A" w:rsidP="00A2376D">
            <w:pPr>
              <w:spacing w:line="256" w:lineRule="auto"/>
              <w:rPr>
                <w:color w:val="000000"/>
                <w:sz w:val="20"/>
                <w:szCs w:val="20"/>
                <w:lang w:val="en-AU"/>
              </w:rPr>
            </w:pPr>
            <w:r w:rsidRPr="00611DB7">
              <w:rPr>
                <w:color w:val="000000"/>
                <w:sz w:val="20"/>
                <w:szCs w:val="20"/>
              </w:rPr>
              <w:t>Wearing loose slippers or other footwear</w:t>
            </w:r>
          </w:p>
        </w:tc>
        <w:tc>
          <w:tcPr>
            <w:tcW w:w="2526" w:type="pct"/>
            <w:tcBorders>
              <w:top w:val="outset" w:sz="6" w:space="0" w:color="auto"/>
              <w:left w:val="outset" w:sz="6" w:space="0" w:color="auto"/>
              <w:bottom w:val="outset" w:sz="6" w:space="0" w:color="auto"/>
              <w:right w:val="outset" w:sz="6" w:space="0" w:color="auto"/>
            </w:tcBorders>
            <w:shd w:val="clear" w:color="auto" w:fill="FFFFFF"/>
            <w:hideMark/>
          </w:tcPr>
          <w:p w:rsidR="0098597A" w:rsidRPr="00611DB7" w:rsidRDefault="0098597A" w:rsidP="00A2376D">
            <w:pPr>
              <w:spacing w:before="82"/>
              <w:rPr>
                <w:color w:val="000000"/>
                <w:sz w:val="20"/>
                <w:szCs w:val="20"/>
                <w:lang w:val="en-AU"/>
              </w:rPr>
            </w:pPr>
            <w:r w:rsidRPr="00611DB7">
              <w:rPr>
                <w:color w:val="000000"/>
                <w:sz w:val="20"/>
                <w:szCs w:val="20"/>
              </w:rPr>
              <w:t>Always wear shoes or slippers that fit properly and that have a non-slip sole.</w:t>
            </w:r>
          </w:p>
        </w:tc>
      </w:tr>
      <w:tr w:rsidR="0098597A" w:rsidRPr="00611DB7" w:rsidTr="00A2376D">
        <w:trPr>
          <w:tblCellSpacing w:w="0" w:type="dxa"/>
          <w:jc w:val="center"/>
        </w:trPr>
        <w:tc>
          <w:tcPr>
            <w:tcW w:w="2474" w:type="pct"/>
            <w:tcBorders>
              <w:top w:val="outset" w:sz="6" w:space="0" w:color="auto"/>
              <w:left w:val="outset" w:sz="6" w:space="0" w:color="auto"/>
              <w:bottom w:val="outset" w:sz="6" w:space="0" w:color="auto"/>
              <w:right w:val="outset" w:sz="6" w:space="0" w:color="auto"/>
            </w:tcBorders>
            <w:shd w:val="clear" w:color="auto" w:fill="FFFFFF"/>
            <w:hideMark/>
          </w:tcPr>
          <w:p w:rsidR="0098597A" w:rsidRPr="00611DB7" w:rsidRDefault="0098597A" w:rsidP="00A2376D">
            <w:pPr>
              <w:spacing w:line="256" w:lineRule="auto"/>
              <w:rPr>
                <w:color w:val="000000"/>
                <w:sz w:val="20"/>
                <w:szCs w:val="20"/>
                <w:lang w:val="en-AU"/>
              </w:rPr>
            </w:pPr>
            <w:r w:rsidRPr="00611DB7">
              <w:rPr>
                <w:color w:val="000000"/>
                <w:sz w:val="20"/>
                <w:szCs w:val="20"/>
              </w:rPr>
              <w:t>Unintended use of stairs in your home, for example, by vulnerable users, such as small children or older persons with dementia</w:t>
            </w:r>
          </w:p>
        </w:tc>
        <w:tc>
          <w:tcPr>
            <w:tcW w:w="2526" w:type="pct"/>
            <w:tcBorders>
              <w:top w:val="outset" w:sz="6" w:space="0" w:color="auto"/>
              <w:left w:val="outset" w:sz="6" w:space="0" w:color="auto"/>
              <w:bottom w:val="outset" w:sz="6" w:space="0" w:color="auto"/>
              <w:right w:val="outset" w:sz="6" w:space="0" w:color="auto"/>
            </w:tcBorders>
            <w:shd w:val="clear" w:color="auto" w:fill="FFFFFF"/>
            <w:hideMark/>
          </w:tcPr>
          <w:p w:rsidR="0098597A" w:rsidRPr="00611DB7" w:rsidRDefault="0098597A" w:rsidP="00A2376D">
            <w:pPr>
              <w:spacing w:before="82"/>
              <w:rPr>
                <w:color w:val="000000"/>
                <w:sz w:val="20"/>
                <w:szCs w:val="20"/>
                <w:lang w:val="en-AU"/>
              </w:rPr>
            </w:pPr>
            <w:r w:rsidRPr="00611DB7">
              <w:rPr>
                <w:color w:val="000000"/>
                <w:sz w:val="20"/>
                <w:szCs w:val="20"/>
              </w:rPr>
              <w:t>Secure gates, at top and bottom of stair flights, to prevent unintended use of the stairs.</w:t>
            </w:r>
          </w:p>
        </w:tc>
      </w:tr>
      <w:tr w:rsidR="0098597A" w:rsidRPr="00611DB7" w:rsidTr="00A2376D">
        <w:trPr>
          <w:tblCellSpacing w:w="0" w:type="dxa"/>
          <w:jc w:val="center"/>
        </w:trPr>
        <w:tc>
          <w:tcPr>
            <w:tcW w:w="2474" w:type="pct"/>
            <w:tcBorders>
              <w:top w:val="outset" w:sz="6" w:space="0" w:color="auto"/>
              <w:left w:val="outset" w:sz="6" w:space="0" w:color="auto"/>
              <w:bottom w:val="outset" w:sz="6" w:space="0" w:color="auto"/>
              <w:right w:val="outset" w:sz="6" w:space="0" w:color="auto"/>
            </w:tcBorders>
            <w:shd w:val="clear" w:color="auto" w:fill="FFFFFF"/>
            <w:hideMark/>
          </w:tcPr>
          <w:p w:rsidR="0098597A" w:rsidRPr="00611DB7" w:rsidRDefault="0098597A" w:rsidP="00A2376D">
            <w:pPr>
              <w:spacing w:line="256" w:lineRule="auto"/>
              <w:rPr>
                <w:color w:val="000000"/>
                <w:sz w:val="20"/>
                <w:szCs w:val="20"/>
                <w:lang w:val="en-AU"/>
              </w:rPr>
            </w:pPr>
            <w:r w:rsidRPr="00611DB7">
              <w:rPr>
                <w:color w:val="000000"/>
                <w:sz w:val="20"/>
                <w:szCs w:val="20"/>
              </w:rPr>
              <w:t>Unfamiliarity with the environment. For example, visiting a relative or friend’s home where there is one or more steps between floors that are at slightly different levels</w:t>
            </w:r>
          </w:p>
        </w:tc>
        <w:tc>
          <w:tcPr>
            <w:tcW w:w="2526" w:type="pct"/>
            <w:tcBorders>
              <w:top w:val="outset" w:sz="6" w:space="0" w:color="auto"/>
              <w:left w:val="outset" w:sz="6" w:space="0" w:color="auto"/>
              <w:bottom w:val="outset" w:sz="6" w:space="0" w:color="auto"/>
              <w:right w:val="outset" w:sz="6" w:space="0" w:color="auto"/>
            </w:tcBorders>
            <w:shd w:val="clear" w:color="auto" w:fill="FFFFFF"/>
            <w:hideMark/>
          </w:tcPr>
          <w:p w:rsidR="0098597A" w:rsidRPr="00611DB7" w:rsidRDefault="0098597A" w:rsidP="00A2376D">
            <w:pPr>
              <w:spacing w:before="82"/>
              <w:rPr>
                <w:color w:val="000000"/>
                <w:sz w:val="20"/>
                <w:szCs w:val="20"/>
                <w:lang w:val="en-AU"/>
              </w:rPr>
            </w:pPr>
            <w:r w:rsidRPr="00611DB7">
              <w:rPr>
                <w:color w:val="000000"/>
                <w:sz w:val="20"/>
                <w:szCs w:val="20"/>
              </w:rPr>
              <w:t>Take extra time when using an unfamiliar stairway and be especially wary of all places where changes of floor level are possible — especially with only one or two steps in settings that are visually distracting.</w:t>
            </w:r>
          </w:p>
        </w:tc>
      </w:tr>
      <w:tr w:rsidR="0098597A" w:rsidRPr="00611DB7" w:rsidTr="00A2376D">
        <w:trPr>
          <w:tblCellSpacing w:w="0" w:type="dxa"/>
          <w:jc w:val="center"/>
        </w:trPr>
        <w:tc>
          <w:tcPr>
            <w:tcW w:w="2474" w:type="pct"/>
            <w:tcBorders>
              <w:top w:val="outset" w:sz="6" w:space="0" w:color="auto"/>
              <w:left w:val="outset" w:sz="6" w:space="0" w:color="auto"/>
              <w:bottom w:val="outset" w:sz="6" w:space="0" w:color="auto"/>
              <w:right w:val="outset" w:sz="6" w:space="0" w:color="auto"/>
            </w:tcBorders>
            <w:shd w:val="clear" w:color="auto" w:fill="FFFFFF"/>
            <w:hideMark/>
          </w:tcPr>
          <w:p w:rsidR="0098597A" w:rsidRPr="00611DB7" w:rsidRDefault="0098597A" w:rsidP="00A2376D">
            <w:pPr>
              <w:spacing w:line="256" w:lineRule="auto"/>
              <w:rPr>
                <w:color w:val="000000"/>
                <w:sz w:val="20"/>
                <w:szCs w:val="20"/>
                <w:lang w:val="en-AU"/>
              </w:rPr>
            </w:pPr>
            <w:r w:rsidRPr="00611DB7">
              <w:rPr>
                <w:color w:val="000000"/>
                <w:sz w:val="20"/>
                <w:szCs w:val="20"/>
              </w:rPr>
              <w:t>Lack of attention, for example, when going down stairs; some people fall at the second last step because they think they have already reached the bottom of the stairs</w:t>
            </w:r>
          </w:p>
        </w:tc>
        <w:tc>
          <w:tcPr>
            <w:tcW w:w="2526" w:type="pct"/>
            <w:tcBorders>
              <w:top w:val="outset" w:sz="6" w:space="0" w:color="auto"/>
              <w:left w:val="outset" w:sz="6" w:space="0" w:color="auto"/>
              <w:bottom w:val="outset" w:sz="6" w:space="0" w:color="auto"/>
              <w:right w:val="outset" w:sz="6" w:space="0" w:color="auto"/>
            </w:tcBorders>
            <w:shd w:val="clear" w:color="auto" w:fill="FFFFFF"/>
            <w:hideMark/>
          </w:tcPr>
          <w:p w:rsidR="0098597A" w:rsidRPr="00611DB7" w:rsidRDefault="0098597A" w:rsidP="00A2376D">
            <w:pPr>
              <w:spacing w:before="82"/>
              <w:rPr>
                <w:color w:val="000000"/>
                <w:sz w:val="20"/>
                <w:szCs w:val="20"/>
              </w:rPr>
            </w:pPr>
            <w:r w:rsidRPr="00611DB7">
              <w:rPr>
                <w:color w:val="000000"/>
                <w:sz w:val="20"/>
                <w:szCs w:val="20"/>
              </w:rPr>
              <w:t>Avoid being distracted when using a stairway.</w:t>
            </w:r>
          </w:p>
          <w:p w:rsidR="0098597A" w:rsidRPr="00611DB7" w:rsidRDefault="0098597A" w:rsidP="00A2376D">
            <w:pPr>
              <w:spacing w:before="82"/>
              <w:rPr>
                <w:color w:val="000000"/>
                <w:sz w:val="20"/>
                <w:szCs w:val="20"/>
                <w:lang w:val="en-AU"/>
              </w:rPr>
            </w:pPr>
            <w:r w:rsidRPr="00611DB7">
              <w:rPr>
                <w:color w:val="000000"/>
                <w:sz w:val="20"/>
                <w:szCs w:val="20"/>
              </w:rPr>
              <w:t>Make sure that your perception of the stairway is accurate, especially in beginning or ending your use of a stairway.</w:t>
            </w:r>
          </w:p>
        </w:tc>
      </w:tr>
      <w:tr w:rsidR="0098597A" w:rsidRPr="00611DB7" w:rsidTr="00A2376D">
        <w:trPr>
          <w:tblCellSpacing w:w="0" w:type="dxa"/>
          <w:jc w:val="center"/>
        </w:trPr>
        <w:tc>
          <w:tcPr>
            <w:tcW w:w="2474" w:type="pct"/>
            <w:tcBorders>
              <w:top w:val="outset" w:sz="6" w:space="0" w:color="auto"/>
              <w:left w:val="outset" w:sz="6" w:space="0" w:color="auto"/>
              <w:bottom w:val="outset" w:sz="6" w:space="0" w:color="auto"/>
              <w:right w:val="outset" w:sz="6" w:space="0" w:color="auto"/>
            </w:tcBorders>
            <w:shd w:val="clear" w:color="auto" w:fill="FFFFFF"/>
            <w:hideMark/>
          </w:tcPr>
          <w:p w:rsidR="0098597A" w:rsidRPr="00611DB7" w:rsidRDefault="0098597A" w:rsidP="00A2376D">
            <w:pPr>
              <w:spacing w:line="256" w:lineRule="auto"/>
              <w:rPr>
                <w:color w:val="000000"/>
                <w:sz w:val="20"/>
                <w:szCs w:val="20"/>
                <w:lang w:val="en-AU"/>
              </w:rPr>
            </w:pPr>
            <w:r w:rsidRPr="00611DB7">
              <w:rPr>
                <w:color w:val="000000"/>
                <w:sz w:val="20"/>
                <w:szCs w:val="20"/>
              </w:rPr>
              <w:lastRenderedPageBreak/>
              <w:t>Poor or impaired vision</w:t>
            </w:r>
          </w:p>
        </w:tc>
        <w:tc>
          <w:tcPr>
            <w:tcW w:w="2526" w:type="pct"/>
            <w:tcBorders>
              <w:top w:val="outset" w:sz="6" w:space="0" w:color="auto"/>
              <w:left w:val="outset" w:sz="6" w:space="0" w:color="auto"/>
              <w:bottom w:val="outset" w:sz="6" w:space="0" w:color="auto"/>
              <w:right w:val="outset" w:sz="6" w:space="0" w:color="auto"/>
            </w:tcBorders>
            <w:shd w:val="clear" w:color="auto" w:fill="FFFFFF"/>
            <w:hideMark/>
          </w:tcPr>
          <w:p w:rsidR="0098597A" w:rsidRPr="00611DB7" w:rsidRDefault="0098597A" w:rsidP="00A2376D">
            <w:pPr>
              <w:spacing w:before="82"/>
              <w:rPr>
                <w:color w:val="000000"/>
                <w:sz w:val="20"/>
                <w:szCs w:val="20"/>
              </w:rPr>
            </w:pPr>
            <w:r w:rsidRPr="00611DB7">
              <w:rPr>
                <w:color w:val="000000"/>
                <w:sz w:val="20"/>
                <w:szCs w:val="20"/>
              </w:rPr>
              <w:t>Remove your reading glasses when you climb up or down stairs.</w:t>
            </w:r>
          </w:p>
          <w:p w:rsidR="0098597A" w:rsidRPr="00611DB7" w:rsidRDefault="0098597A" w:rsidP="00A2376D">
            <w:pPr>
              <w:spacing w:before="82"/>
              <w:rPr>
                <w:color w:val="000000"/>
                <w:sz w:val="20"/>
                <w:szCs w:val="20"/>
              </w:rPr>
            </w:pPr>
            <w:r w:rsidRPr="00611DB7">
              <w:rPr>
                <w:color w:val="000000"/>
                <w:sz w:val="20"/>
                <w:szCs w:val="20"/>
              </w:rPr>
              <w:t>If you have prescription eyeglasses for distance vision, always wear them when using the stairs.</w:t>
            </w:r>
          </w:p>
          <w:p w:rsidR="0098597A" w:rsidRPr="00611DB7" w:rsidRDefault="0098597A" w:rsidP="00A2376D">
            <w:pPr>
              <w:spacing w:before="82"/>
              <w:rPr>
                <w:color w:val="000000"/>
                <w:sz w:val="20"/>
                <w:szCs w:val="20"/>
                <w:lang w:val="en-AU"/>
              </w:rPr>
            </w:pPr>
            <w:r w:rsidRPr="00611DB7">
              <w:rPr>
                <w:color w:val="000000"/>
                <w:sz w:val="20"/>
                <w:szCs w:val="20"/>
              </w:rPr>
              <w:t>Take extra care when wearing bifocal or progressive eyeglasses. Adjust the position of your glasses or your head so you can see the stairs clearly.</w:t>
            </w:r>
          </w:p>
        </w:tc>
      </w:tr>
      <w:tr w:rsidR="0098597A" w:rsidRPr="00611DB7" w:rsidTr="00A2376D">
        <w:trPr>
          <w:tblCellSpacing w:w="0" w:type="dxa"/>
          <w:jc w:val="center"/>
        </w:trPr>
        <w:tc>
          <w:tcPr>
            <w:tcW w:w="2474" w:type="pct"/>
            <w:tcBorders>
              <w:top w:val="outset" w:sz="6" w:space="0" w:color="auto"/>
              <w:left w:val="outset" w:sz="6" w:space="0" w:color="auto"/>
              <w:bottom w:val="outset" w:sz="6" w:space="0" w:color="auto"/>
              <w:right w:val="outset" w:sz="6" w:space="0" w:color="auto"/>
            </w:tcBorders>
            <w:shd w:val="clear" w:color="auto" w:fill="FFFFFF"/>
            <w:hideMark/>
          </w:tcPr>
          <w:p w:rsidR="0098597A" w:rsidRPr="00611DB7" w:rsidRDefault="0098597A" w:rsidP="00A2376D">
            <w:pPr>
              <w:spacing w:line="256" w:lineRule="auto"/>
              <w:rPr>
                <w:color w:val="000000"/>
                <w:sz w:val="20"/>
                <w:szCs w:val="20"/>
                <w:lang w:val="en-AU"/>
              </w:rPr>
            </w:pPr>
            <w:r w:rsidRPr="00611DB7">
              <w:rPr>
                <w:color w:val="000000"/>
                <w:sz w:val="20"/>
                <w:szCs w:val="20"/>
              </w:rPr>
              <w:t>Unnecessary use of stairs, especially under difficult circumstances (for example, rushing up or down stairs to answer the telephone, use the washroom or answer the doorbell)</w:t>
            </w:r>
          </w:p>
        </w:tc>
        <w:tc>
          <w:tcPr>
            <w:tcW w:w="2526" w:type="pct"/>
            <w:tcBorders>
              <w:top w:val="outset" w:sz="6" w:space="0" w:color="auto"/>
              <w:left w:val="outset" w:sz="6" w:space="0" w:color="auto"/>
              <w:bottom w:val="outset" w:sz="6" w:space="0" w:color="auto"/>
              <w:right w:val="outset" w:sz="6" w:space="0" w:color="auto"/>
            </w:tcBorders>
            <w:shd w:val="clear" w:color="auto" w:fill="FFFFFF"/>
            <w:hideMark/>
          </w:tcPr>
          <w:p w:rsidR="0098597A" w:rsidRPr="00611DB7" w:rsidRDefault="0098597A" w:rsidP="00A2376D">
            <w:pPr>
              <w:spacing w:before="82"/>
              <w:rPr>
                <w:color w:val="000000"/>
                <w:sz w:val="20"/>
                <w:szCs w:val="20"/>
              </w:rPr>
            </w:pPr>
            <w:r w:rsidRPr="00611DB7">
              <w:rPr>
                <w:color w:val="000000"/>
                <w:sz w:val="20"/>
                <w:szCs w:val="20"/>
              </w:rPr>
              <w:t>Take your time when using the stairs, particularly when going down the stairs.</w:t>
            </w:r>
          </w:p>
          <w:p w:rsidR="0098597A" w:rsidRPr="00611DB7" w:rsidRDefault="0098597A" w:rsidP="00A2376D">
            <w:pPr>
              <w:spacing w:before="82"/>
              <w:rPr>
                <w:color w:val="000000"/>
                <w:sz w:val="20"/>
                <w:szCs w:val="20"/>
              </w:rPr>
            </w:pPr>
            <w:r w:rsidRPr="00611DB7">
              <w:rPr>
                <w:color w:val="000000"/>
                <w:sz w:val="20"/>
                <w:szCs w:val="20"/>
              </w:rPr>
              <w:t>Install a telephone on each floor or carry a portable telephone.</w:t>
            </w:r>
          </w:p>
          <w:p w:rsidR="0098597A" w:rsidRPr="00611DB7" w:rsidRDefault="0098597A" w:rsidP="00A2376D">
            <w:pPr>
              <w:spacing w:before="82"/>
              <w:rPr>
                <w:color w:val="000000"/>
                <w:sz w:val="20"/>
                <w:szCs w:val="20"/>
              </w:rPr>
            </w:pPr>
            <w:r w:rsidRPr="00611DB7">
              <w:rPr>
                <w:color w:val="000000"/>
                <w:sz w:val="20"/>
                <w:szCs w:val="20"/>
              </w:rPr>
              <w:t>Install a bathroom on each floor.</w:t>
            </w:r>
          </w:p>
          <w:p w:rsidR="0098597A" w:rsidRPr="00611DB7" w:rsidRDefault="0098597A" w:rsidP="00A2376D">
            <w:pPr>
              <w:spacing w:before="82"/>
              <w:rPr>
                <w:color w:val="000000"/>
                <w:sz w:val="20"/>
                <w:szCs w:val="20"/>
                <w:lang w:val="en-AU"/>
              </w:rPr>
            </w:pPr>
            <w:r w:rsidRPr="00611DB7">
              <w:rPr>
                <w:color w:val="000000"/>
                <w:sz w:val="20"/>
                <w:szCs w:val="20"/>
              </w:rPr>
              <w:t>Install an intercommunication system which you can use from anywhere in your home.</w:t>
            </w:r>
          </w:p>
        </w:tc>
      </w:tr>
      <w:tr w:rsidR="0098597A" w:rsidRPr="00611DB7" w:rsidTr="00A2376D">
        <w:trPr>
          <w:tblCellSpacing w:w="0" w:type="dxa"/>
          <w:jc w:val="center"/>
        </w:trPr>
        <w:tc>
          <w:tcPr>
            <w:tcW w:w="2474" w:type="pct"/>
            <w:tcBorders>
              <w:top w:val="outset" w:sz="6" w:space="0" w:color="auto"/>
              <w:left w:val="outset" w:sz="6" w:space="0" w:color="auto"/>
              <w:bottom w:val="outset" w:sz="6" w:space="0" w:color="auto"/>
              <w:right w:val="outset" w:sz="6" w:space="0" w:color="auto"/>
            </w:tcBorders>
            <w:shd w:val="clear" w:color="auto" w:fill="FFFFFF"/>
            <w:hideMark/>
          </w:tcPr>
          <w:p w:rsidR="0098597A" w:rsidRPr="00611DB7" w:rsidRDefault="0098597A" w:rsidP="00A2376D">
            <w:pPr>
              <w:spacing w:line="256" w:lineRule="auto"/>
              <w:rPr>
                <w:color w:val="000000"/>
                <w:sz w:val="20"/>
                <w:szCs w:val="20"/>
                <w:lang w:val="en-AU"/>
              </w:rPr>
            </w:pPr>
            <w:r>
              <w:rPr>
                <w:color w:val="000000"/>
                <w:sz w:val="20"/>
                <w:szCs w:val="20"/>
              </w:rPr>
              <w:t>Stairs have poor lighting or shadows</w:t>
            </w:r>
          </w:p>
        </w:tc>
        <w:tc>
          <w:tcPr>
            <w:tcW w:w="2526" w:type="pct"/>
            <w:tcBorders>
              <w:top w:val="outset" w:sz="6" w:space="0" w:color="auto"/>
              <w:left w:val="outset" w:sz="6" w:space="0" w:color="auto"/>
              <w:bottom w:val="outset" w:sz="6" w:space="0" w:color="auto"/>
              <w:right w:val="outset" w:sz="6" w:space="0" w:color="auto"/>
            </w:tcBorders>
            <w:shd w:val="clear" w:color="auto" w:fill="FFFFFF"/>
            <w:hideMark/>
          </w:tcPr>
          <w:p w:rsidR="0098597A" w:rsidRPr="00611DB7" w:rsidRDefault="0098597A" w:rsidP="006F71E4">
            <w:pPr>
              <w:spacing w:before="82"/>
              <w:rPr>
                <w:color w:val="000000"/>
                <w:sz w:val="20"/>
                <w:szCs w:val="20"/>
                <w:lang w:val="en-AU"/>
              </w:rPr>
            </w:pPr>
            <w:r w:rsidRPr="00611DB7">
              <w:rPr>
                <w:color w:val="000000"/>
                <w:sz w:val="20"/>
                <w:szCs w:val="20"/>
              </w:rPr>
              <w:t xml:space="preserve">If stairs are darker than surrounding areas, </w:t>
            </w:r>
            <w:r w:rsidR="006F71E4">
              <w:rPr>
                <w:color w:val="000000"/>
                <w:sz w:val="20"/>
                <w:szCs w:val="20"/>
              </w:rPr>
              <w:t>consider a way of getting contrast. LED lighting strips can distinguish top of steps at night, have a light on top and bottom of steps. Rail to extend right to bottom step. Light coloured step strips on edge.</w:t>
            </w:r>
          </w:p>
        </w:tc>
      </w:tr>
      <w:tr w:rsidR="0098597A" w:rsidRPr="00611DB7" w:rsidTr="00A2376D">
        <w:trPr>
          <w:tblCellSpacing w:w="0" w:type="dxa"/>
          <w:jc w:val="center"/>
        </w:trPr>
        <w:tc>
          <w:tcPr>
            <w:tcW w:w="2474" w:type="pct"/>
            <w:tcBorders>
              <w:top w:val="outset" w:sz="6" w:space="0" w:color="auto"/>
              <w:left w:val="outset" w:sz="6" w:space="0" w:color="auto"/>
              <w:bottom w:val="outset" w:sz="6" w:space="0" w:color="auto"/>
              <w:right w:val="outset" w:sz="6" w:space="0" w:color="auto"/>
            </w:tcBorders>
            <w:shd w:val="clear" w:color="auto" w:fill="FFFFFF"/>
            <w:hideMark/>
          </w:tcPr>
          <w:p w:rsidR="0098597A" w:rsidRPr="00611DB7" w:rsidRDefault="0098597A" w:rsidP="00A2376D">
            <w:pPr>
              <w:spacing w:line="256" w:lineRule="auto"/>
              <w:rPr>
                <w:color w:val="000000"/>
                <w:sz w:val="20"/>
                <w:szCs w:val="20"/>
                <w:lang w:val="en-AU"/>
              </w:rPr>
            </w:pPr>
            <w:r w:rsidRPr="00611DB7">
              <w:rPr>
                <w:color w:val="000000"/>
                <w:sz w:val="20"/>
                <w:szCs w:val="20"/>
              </w:rPr>
              <w:t>Not holding the handrails</w:t>
            </w:r>
          </w:p>
        </w:tc>
        <w:tc>
          <w:tcPr>
            <w:tcW w:w="2526" w:type="pct"/>
            <w:tcBorders>
              <w:top w:val="outset" w:sz="6" w:space="0" w:color="auto"/>
              <w:left w:val="outset" w:sz="6" w:space="0" w:color="auto"/>
              <w:bottom w:val="outset" w:sz="6" w:space="0" w:color="auto"/>
              <w:right w:val="outset" w:sz="6" w:space="0" w:color="auto"/>
            </w:tcBorders>
            <w:shd w:val="clear" w:color="auto" w:fill="FFFFFF"/>
            <w:hideMark/>
          </w:tcPr>
          <w:p w:rsidR="0098597A" w:rsidRPr="00611DB7" w:rsidRDefault="0098597A" w:rsidP="00A2376D">
            <w:pPr>
              <w:spacing w:before="82"/>
              <w:rPr>
                <w:color w:val="000000"/>
                <w:sz w:val="20"/>
                <w:szCs w:val="20"/>
                <w:lang w:val="en-AU"/>
              </w:rPr>
            </w:pPr>
            <w:r w:rsidRPr="00611DB7">
              <w:rPr>
                <w:color w:val="000000"/>
                <w:sz w:val="20"/>
                <w:szCs w:val="20"/>
              </w:rPr>
              <w:t>When walking up or down stairs, always hold the handrails, or have at least one hand within easy reach of a handrail.</w:t>
            </w:r>
          </w:p>
        </w:tc>
      </w:tr>
      <w:tr w:rsidR="0098597A" w:rsidRPr="00611DB7" w:rsidTr="00A2376D">
        <w:trPr>
          <w:tblCellSpacing w:w="0" w:type="dxa"/>
          <w:jc w:val="center"/>
        </w:trPr>
        <w:tc>
          <w:tcPr>
            <w:tcW w:w="2474" w:type="pct"/>
            <w:tcBorders>
              <w:top w:val="outset" w:sz="6" w:space="0" w:color="auto"/>
              <w:left w:val="outset" w:sz="6" w:space="0" w:color="auto"/>
              <w:bottom w:val="outset" w:sz="6" w:space="0" w:color="auto"/>
              <w:right w:val="outset" w:sz="6" w:space="0" w:color="auto"/>
            </w:tcBorders>
            <w:shd w:val="clear" w:color="auto" w:fill="FFFFFF"/>
            <w:hideMark/>
          </w:tcPr>
          <w:p w:rsidR="0098597A" w:rsidRPr="00611DB7" w:rsidRDefault="0098597A" w:rsidP="00A2376D">
            <w:pPr>
              <w:spacing w:line="256" w:lineRule="auto"/>
              <w:rPr>
                <w:color w:val="000000"/>
                <w:sz w:val="20"/>
                <w:szCs w:val="20"/>
                <w:lang w:val="en-AU"/>
              </w:rPr>
            </w:pPr>
            <w:r w:rsidRPr="00611DB7">
              <w:rPr>
                <w:color w:val="000000"/>
                <w:sz w:val="20"/>
                <w:szCs w:val="20"/>
              </w:rPr>
              <w:t>Carrying objects on the stairs</w:t>
            </w:r>
          </w:p>
        </w:tc>
        <w:tc>
          <w:tcPr>
            <w:tcW w:w="2526" w:type="pct"/>
            <w:tcBorders>
              <w:top w:val="outset" w:sz="6" w:space="0" w:color="auto"/>
              <w:left w:val="outset" w:sz="6" w:space="0" w:color="auto"/>
              <w:bottom w:val="outset" w:sz="6" w:space="0" w:color="auto"/>
              <w:right w:val="outset" w:sz="6" w:space="0" w:color="auto"/>
            </w:tcBorders>
            <w:shd w:val="clear" w:color="auto" w:fill="FFFFFF"/>
            <w:hideMark/>
          </w:tcPr>
          <w:p w:rsidR="0098597A" w:rsidRPr="00611DB7" w:rsidRDefault="006F71E4" w:rsidP="00A2376D">
            <w:pPr>
              <w:spacing w:before="82"/>
              <w:rPr>
                <w:color w:val="000000"/>
                <w:sz w:val="20"/>
                <w:szCs w:val="20"/>
              </w:rPr>
            </w:pPr>
            <w:r>
              <w:rPr>
                <w:color w:val="000000"/>
                <w:sz w:val="20"/>
                <w:szCs w:val="20"/>
              </w:rPr>
              <w:t>Avoid carrying</w:t>
            </w:r>
            <w:r w:rsidR="0098597A" w:rsidRPr="00611DB7">
              <w:rPr>
                <w:color w:val="000000"/>
                <w:sz w:val="20"/>
                <w:szCs w:val="20"/>
              </w:rPr>
              <w:t xml:space="preserve"> objects, such as large laundry baskets, on stairs, especially if they require use of both hands or block your view of the steps. Instead, consider using a laundry bag, for example, that can be carried in one hand, dragged or thrown down the stairs.</w:t>
            </w:r>
          </w:p>
          <w:p w:rsidR="0098597A" w:rsidRPr="00611DB7" w:rsidRDefault="006F71E4" w:rsidP="006F71E4">
            <w:pPr>
              <w:spacing w:before="82"/>
              <w:rPr>
                <w:color w:val="000000"/>
                <w:sz w:val="20"/>
                <w:szCs w:val="20"/>
                <w:lang w:val="en-AU"/>
              </w:rPr>
            </w:pPr>
            <w:r>
              <w:rPr>
                <w:color w:val="000000"/>
                <w:sz w:val="20"/>
                <w:szCs w:val="20"/>
              </w:rPr>
              <w:t xml:space="preserve">Leave one had free t </w:t>
            </w:r>
            <w:r w:rsidR="0098597A" w:rsidRPr="00611DB7">
              <w:rPr>
                <w:color w:val="000000"/>
                <w:sz w:val="20"/>
                <w:szCs w:val="20"/>
              </w:rPr>
              <w:t>to hold on to a handrail — and for some more vulnerable stair users, both hands should always be available for handrail use, especially when going down stairs.</w:t>
            </w:r>
          </w:p>
        </w:tc>
      </w:tr>
      <w:tr w:rsidR="0098597A" w:rsidRPr="00611DB7" w:rsidTr="00A2376D">
        <w:trPr>
          <w:tblCellSpacing w:w="0" w:type="dxa"/>
          <w:jc w:val="center"/>
        </w:trPr>
        <w:tc>
          <w:tcPr>
            <w:tcW w:w="2474" w:type="pct"/>
            <w:tcBorders>
              <w:top w:val="outset" w:sz="6" w:space="0" w:color="auto"/>
              <w:left w:val="outset" w:sz="6" w:space="0" w:color="auto"/>
              <w:bottom w:val="outset" w:sz="6" w:space="0" w:color="auto"/>
              <w:right w:val="outset" w:sz="6" w:space="0" w:color="auto"/>
            </w:tcBorders>
            <w:shd w:val="clear" w:color="auto" w:fill="FFFFFF"/>
            <w:hideMark/>
          </w:tcPr>
          <w:p w:rsidR="0098597A" w:rsidRPr="00611DB7" w:rsidRDefault="0098597A" w:rsidP="00A2376D">
            <w:pPr>
              <w:spacing w:line="256" w:lineRule="auto"/>
              <w:rPr>
                <w:color w:val="000000"/>
                <w:sz w:val="20"/>
                <w:szCs w:val="20"/>
                <w:lang w:val="en-AU"/>
              </w:rPr>
            </w:pPr>
            <w:r w:rsidRPr="00611DB7">
              <w:rPr>
                <w:color w:val="000000"/>
                <w:sz w:val="20"/>
                <w:szCs w:val="20"/>
              </w:rPr>
              <w:t>Cleaning the stairs without taking proper precautions</w:t>
            </w:r>
          </w:p>
        </w:tc>
        <w:tc>
          <w:tcPr>
            <w:tcW w:w="2526" w:type="pct"/>
            <w:tcBorders>
              <w:top w:val="outset" w:sz="6" w:space="0" w:color="auto"/>
              <w:left w:val="outset" w:sz="6" w:space="0" w:color="auto"/>
              <w:bottom w:val="outset" w:sz="6" w:space="0" w:color="auto"/>
              <w:right w:val="outset" w:sz="6" w:space="0" w:color="auto"/>
            </w:tcBorders>
            <w:shd w:val="clear" w:color="auto" w:fill="FFFFFF"/>
            <w:hideMark/>
          </w:tcPr>
          <w:p w:rsidR="0098597A" w:rsidRPr="00611DB7" w:rsidRDefault="0098597A" w:rsidP="00A2376D">
            <w:pPr>
              <w:spacing w:before="82"/>
              <w:rPr>
                <w:color w:val="000000"/>
                <w:sz w:val="20"/>
                <w:szCs w:val="20"/>
              </w:rPr>
            </w:pPr>
            <w:r w:rsidRPr="00611DB7">
              <w:rPr>
                <w:color w:val="000000"/>
                <w:sz w:val="20"/>
                <w:szCs w:val="20"/>
              </w:rPr>
              <w:t>Use small, lightweight tools or equipment such as a hand-held, cordless vacuum cleaner and always keep one hand on, or available for, the handrail.</w:t>
            </w:r>
          </w:p>
          <w:p w:rsidR="0098597A" w:rsidRPr="00611DB7" w:rsidRDefault="0098597A" w:rsidP="00A2376D">
            <w:pPr>
              <w:spacing w:before="82"/>
              <w:rPr>
                <w:color w:val="000000"/>
                <w:sz w:val="20"/>
                <w:szCs w:val="20"/>
              </w:rPr>
            </w:pPr>
            <w:r w:rsidRPr="00611DB7">
              <w:rPr>
                <w:color w:val="000000"/>
                <w:sz w:val="20"/>
                <w:szCs w:val="20"/>
              </w:rPr>
              <w:t>If you polish uncarpeted stairs, a use non-glare, non-skid wax.</w:t>
            </w:r>
          </w:p>
          <w:p w:rsidR="0098597A" w:rsidRPr="00611DB7" w:rsidRDefault="0098597A" w:rsidP="00A2376D">
            <w:pPr>
              <w:spacing w:before="82"/>
              <w:rPr>
                <w:color w:val="000000"/>
                <w:sz w:val="20"/>
                <w:szCs w:val="20"/>
                <w:lang w:val="en-AU"/>
              </w:rPr>
            </w:pPr>
            <w:r w:rsidRPr="00611DB7">
              <w:rPr>
                <w:color w:val="000000"/>
                <w:sz w:val="20"/>
                <w:szCs w:val="20"/>
              </w:rPr>
              <w:t>If necessary, have someone else clean the stairs.</w:t>
            </w:r>
          </w:p>
        </w:tc>
      </w:tr>
      <w:tr w:rsidR="0098597A" w:rsidRPr="00611DB7" w:rsidTr="00A2376D">
        <w:trPr>
          <w:tblCellSpacing w:w="0" w:type="dxa"/>
          <w:jc w:val="center"/>
        </w:trPr>
        <w:tc>
          <w:tcPr>
            <w:tcW w:w="2474" w:type="pct"/>
            <w:tcBorders>
              <w:top w:val="outset" w:sz="6" w:space="0" w:color="auto"/>
              <w:left w:val="outset" w:sz="6" w:space="0" w:color="auto"/>
              <w:bottom w:val="outset" w:sz="6" w:space="0" w:color="auto"/>
              <w:right w:val="outset" w:sz="6" w:space="0" w:color="auto"/>
            </w:tcBorders>
            <w:shd w:val="clear" w:color="auto" w:fill="FFFFFF"/>
            <w:hideMark/>
          </w:tcPr>
          <w:p w:rsidR="0098597A" w:rsidRPr="00611DB7" w:rsidRDefault="0098597A" w:rsidP="00A2376D">
            <w:pPr>
              <w:spacing w:line="256" w:lineRule="auto"/>
              <w:rPr>
                <w:color w:val="000000"/>
                <w:sz w:val="20"/>
                <w:szCs w:val="20"/>
                <w:lang w:val="en-AU"/>
              </w:rPr>
            </w:pPr>
            <w:r w:rsidRPr="00611DB7">
              <w:rPr>
                <w:color w:val="000000"/>
                <w:sz w:val="20"/>
                <w:szCs w:val="20"/>
              </w:rPr>
              <w:t>Leaving, or storing, objects on steps or landings</w:t>
            </w:r>
            <w:r w:rsidRPr="00611DB7">
              <w:rPr>
                <w:rStyle w:val="apple-converted-space"/>
                <w:color w:val="000000"/>
                <w:sz w:val="20"/>
                <w:szCs w:val="20"/>
              </w:rPr>
              <w:t> </w:t>
            </w:r>
            <w:r w:rsidRPr="00611DB7">
              <w:rPr>
                <w:color w:val="000000"/>
                <w:sz w:val="20"/>
                <w:szCs w:val="20"/>
              </w:rPr>
              <w:t>(an important problem that is easily avoided)</w:t>
            </w:r>
          </w:p>
        </w:tc>
        <w:tc>
          <w:tcPr>
            <w:tcW w:w="2526" w:type="pct"/>
            <w:tcBorders>
              <w:top w:val="outset" w:sz="6" w:space="0" w:color="auto"/>
              <w:left w:val="outset" w:sz="6" w:space="0" w:color="auto"/>
              <w:bottom w:val="outset" w:sz="6" w:space="0" w:color="auto"/>
              <w:right w:val="outset" w:sz="6" w:space="0" w:color="auto"/>
            </w:tcBorders>
            <w:shd w:val="clear" w:color="auto" w:fill="FFFFFF"/>
            <w:hideMark/>
          </w:tcPr>
          <w:p w:rsidR="0098597A" w:rsidRPr="00611DB7" w:rsidRDefault="0098597A" w:rsidP="00A2376D">
            <w:pPr>
              <w:spacing w:before="82"/>
              <w:rPr>
                <w:color w:val="000000"/>
                <w:sz w:val="20"/>
                <w:szCs w:val="20"/>
                <w:lang w:val="en-AU"/>
              </w:rPr>
            </w:pPr>
            <w:r w:rsidRPr="00611DB7">
              <w:rPr>
                <w:color w:val="000000"/>
                <w:sz w:val="20"/>
                <w:szCs w:val="20"/>
              </w:rPr>
              <w:t>Do not place any objects on steps, and make sure that any objects on landings do not distract or obstruct.</w:t>
            </w:r>
          </w:p>
        </w:tc>
      </w:tr>
    </w:tbl>
    <w:p w:rsidR="0098597A" w:rsidRDefault="0098597A" w:rsidP="00D02128"/>
    <w:p w:rsidR="00CD5917" w:rsidRPr="00CD5917" w:rsidRDefault="00B424D2" w:rsidP="00CD5917">
      <w:pPr>
        <w:rPr>
          <w:noProof/>
          <w:sz w:val="20"/>
        </w:rPr>
      </w:pPr>
      <w:r w:rsidRPr="00CD5917">
        <w:rPr>
          <w:b/>
          <w:sz w:val="16"/>
        </w:rPr>
        <w:fldChar w:fldCharType="begin"/>
      </w:r>
      <w:r w:rsidRPr="00CD5917">
        <w:rPr>
          <w:b/>
          <w:sz w:val="16"/>
        </w:rPr>
        <w:instrText xml:space="preserve"> ADDIN EN.REFLIST </w:instrText>
      </w:r>
      <w:r w:rsidRPr="00CD5917">
        <w:rPr>
          <w:b/>
          <w:sz w:val="16"/>
        </w:rPr>
        <w:fldChar w:fldCharType="separate"/>
      </w:r>
      <w:r w:rsidR="00CD5917" w:rsidRPr="00CD5917">
        <w:rPr>
          <w:noProof/>
          <w:sz w:val="20"/>
        </w:rPr>
        <w:t>1.</w:t>
      </w:r>
      <w:r w:rsidR="00CD5917" w:rsidRPr="00CD5917">
        <w:rPr>
          <w:noProof/>
          <w:sz w:val="20"/>
        </w:rPr>
        <w:tab/>
        <w:t>Schulz B, Lloyd J, Lee Wr. The effects of everyday concurrent tasks on overground minimum toe clearance and gait parameters. Gait Posture. 2010;32(1):18-1.</w:t>
      </w:r>
    </w:p>
    <w:p w:rsidR="00CD5917" w:rsidRPr="00CD5917" w:rsidRDefault="00CD5917" w:rsidP="00CD5917">
      <w:pPr>
        <w:pStyle w:val="EndNoteBibliography"/>
        <w:rPr>
          <w:sz w:val="20"/>
        </w:rPr>
      </w:pPr>
      <w:r w:rsidRPr="00CD5917">
        <w:rPr>
          <w:sz w:val="20"/>
        </w:rPr>
        <w:t>2.</w:t>
      </w:r>
      <w:r w:rsidRPr="00CD5917">
        <w:rPr>
          <w:sz w:val="20"/>
        </w:rPr>
        <w:tab/>
        <w:t>Di Fabio R, Kurszewski W, Jorgenson E, Kunz R. Footlift asymmetry during obstacle avoidance in high-risk elderly. Journal of the American Geriatrics Society. 2004;52(12  ):088-93.</w:t>
      </w:r>
    </w:p>
    <w:p w:rsidR="00CD5917" w:rsidRPr="00CD5917" w:rsidRDefault="00CD5917" w:rsidP="00CD5917">
      <w:pPr>
        <w:pStyle w:val="EndNoteBibliography"/>
        <w:rPr>
          <w:sz w:val="20"/>
        </w:rPr>
      </w:pPr>
      <w:r w:rsidRPr="00CD5917">
        <w:rPr>
          <w:sz w:val="20"/>
        </w:rPr>
        <w:t>3.</w:t>
      </w:r>
      <w:r w:rsidRPr="00CD5917">
        <w:rPr>
          <w:sz w:val="20"/>
        </w:rPr>
        <w:tab/>
        <w:t>Chen H-C, Ashton-Miller JA, Alexander NB, Schultz AB. Stepping over obstacles:  Gait patterns of healthy young and old adults. Journal of Gerontology. 1991;46(6):M196-203.</w:t>
      </w:r>
    </w:p>
    <w:p w:rsidR="00CD5917" w:rsidRPr="00CD5917" w:rsidRDefault="00CD5917" w:rsidP="00CD5917">
      <w:pPr>
        <w:pStyle w:val="EndNoteBibliography"/>
        <w:rPr>
          <w:sz w:val="20"/>
        </w:rPr>
      </w:pPr>
      <w:r w:rsidRPr="00CD5917">
        <w:rPr>
          <w:sz w:val="20"/>
        </w:rPr>
        <w:t>4.</w:t>
      </w:r>
      <w:r w:rsidRPr="00CD5917">
        <w:rPr>
          <w:sz w:val="20"/>
        </w:rPr>
        <w:tab/>
        <w:t>Galna B, Peters A, Murphy A, Morris M. Obstacle crossing deficits in older adults: a systematic review. Gait Posture. 2009;30(3):270-5.</w:t>
      </w:r>
    </w:p>
    <w:p w:rsidR="00CD5917" w:rsidRPr="00CD5917" w:rsidRDefault="00CD5917" w:rsidP="00CD5917">
      <w:pPr>
        <w:pStyle w:val="EndNoteBibliography"/>
        <w:rPr>
          <w:sz w:val="20"/>
        </w:rPr>
      </w:pPr>
      <w:r w:rsidRPr="00CD5917">
        <w:rPr>
          <w:sz w:val="20"/>
        </w:rPr>
        <w:t>5.</w:t>
      </w:r>
      <w:r w:rsidRPr="00CD5917">
        <w:rPr>
          <w:sz w:val="20"/>
        </w:rPr>
        <w:tab/>
        <w:t>Hamel K, Okitab N, Higginson J, Cavanagh P. Foot clearance during stair descent: effects of age and illumination. Gait &amp; Posture. 2005;21(2):135-40.</w:t>
      </w:r>
    </w:p>
    <w:p w:rsidR="00CD5917" w:rsidRPr="00CD5917" w:rsidRDefault="00CD5917" w:rsidP="00CD5917">
      <w:pPr>
        <w:pStyle w:val="EndNoteBibliography"/>
        <w:rPr>
          <w:sz w:val="20"/>
        </w:rPr>
      </w:pPr>
      <w:r w:rsidRPr="00CD5917">
        <w:rPr>
          <w:sz w:val="20"/>
        </w:rPr>
        <w:t>6.</w:t>
      </w:r>
      <w:r w:rsidRPr="00CD5917">
        <w:rPr>
          <w:sz w:val="20"/>
        </w:rPr>
        <w:tab/>
        <w:t>Lord SR, Sherrington C, Menz HB, Close J. Falls in older people. Risk factors and strategies for prevention. Cambridge: Cambridge University Press; 2007.</w:t>
      </w:r>
    </w:p>
    <w:p w:rsidR="00CD5917" w:rsidRPr="00CD5917" w:rsidRDefault="00CD5917" w:rsidP="00CD5917">
      <w:pPr>
        <w:pStyle w:val="EndNoteBibliography"/>
        <w:rPr>
          <w:sz w:val="20"/>
        </w:rPr>
      </w:pPr>
      <w:r w:rsidRPr="00CD5917">
        <w:rPr>
          <w:sz w:val="20"/>
        </w:rPr>
        <w:t>7.</w:t>
      </w:r>
      <w:r w:rsidRPr="00CD5917">
        <w:rPr>
          <w:sz w:val="20"/>
        </w:rPr>
        <w:tab/>
        <w:t>Hamel KA, Cavanagh PR. Stair performance in people aged 75 and older. Journal of the American Geriatrics Society 52(4):563-7,  Apr. 2004.</w:t>
      </w:r>
    </w:p>
    <w:p w:rsidR="00CD5917" w:rsidRPr="00CD5917" w:rsidRDefault="00CD5917" w:rsidP="00CD5917">
      <w:pPr>
        <w:pStyle w:val="EndNoteBibliography"/>
        <w:rPr>
          <w:sz w:val="20"/>
        </w:rPr>
      </w:pPr>
      <w:r w:rsidRPr="00CD5917">
        <w:rPr>
          <w:sz w:val="20"/>
        </w:rPr>
        <w:t>8.</w:t>
      </w:r>
      <w:r w:rsidRPr="00CD5917">
        <w:rPr>
          <w:sz w:val="20"/>
        </w:rPr>
        <w:tab/>
        <w:t>Beauchet O, Annweiler C, Dubost V, Allali G, Kressig RW, Bridenbaugh S, et al. Stops walking when talking: a predictor of falls in older adults? European Journal of Neurology. 2009;16(7):786-95.</w:t>
      </w:r>
    </w:p>
    <w:p w:rsidR="00060F51" w:rsidRPr="00B424D2" w:rsidRDefault="00CD5917" w:rsidP="00CD5917">
      <w:pPr>
        <w:pStyle w:val="EndNoteBibliography"/>
        <w:rPr>
          <w:b/>
          <w:sz w:val="20"/>
        </w:rPr>
      </w:pPr>
      <w:r w:rsidRPr="00CD5917">
        <w:rPr>
          <w:sz w:val="20"/>
        </w:rPr>
        <w:t>9.</w:t>
      </w:r>
      <w:r w:rsidRPr="00CD5917">
        <w:rPr>
          <w:sz w:val="20"/>
        </w:rPr>
        <w:tab/>
        <w:t>Fischer BL, Gleason C, Gangnon R, Janczewski J, Shea T, J.E. M. Declining Cognition and Falls: Role of Risky Performance of Everyday Mobility Activities. Physical Therapy. 2014;94:355-62.</w:t>
      </w:r>
      <w:r w:rsidR="00B424D2" w:rsidRPr="00CD5917">
        <w:rPr>
          <w:b/>
          <w:sz w:val="16"/>
        </w:rPr>
        <w:fldChar w:fldCharType="end"/>
      </w:r>
      <w:bookmarkStart w:id="0" w:name="_GoBack"/>
      <w:bookmarkEnd w:id="0"/>
    </w:p>
    <w:sectPr w:rsidR="00060F51" w:rsidRPr="00B424D2" w:rsidSect="006A71E4">
      <w:footerReference w:type="default" r:id="rId8"/>
      <w:pgSz w:w="11907" w:h="16839" w:code="9"/>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A134A" w:rsidRDefault="00CA134A" w:rsidP="00745781">
      <w:r>
        <w:separator/>
      </w:r>
    </w:p>
  </w:endnote>
  <w:endnote w:type="continuationSeparator" w:id="0">
    <w:p w:rsidR="00CA134A" w:rsidRDefault="00CA134A" w:rsidP="007457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45781" w:rsidRDefault="00745781">
    <w:pPr>
      <w:pStyle w:val="Footer"/>
      <w:pBdr>
        <w:top w:val="thinThickSmallGap" w:sz="24" w:space="1" w:color="622423" w:themeColor="accent2" w:themeShade="7F"/>
      </w:pBdr>
      <w:rPr>
        <w:rFonts w:asciiTheme="majorHAnsi" w:eastAsiaTheme="majorEastAsia" w:hAnsiTheme="majorHAnsi" w:cstheme="majorBidi"/>
      </w:rPr>
    </w:pPr>
    <w:r>
      <w:rPr>
        <w:rFonts w:asciiTheme="majorHAnsi" w:eastAsiaTheme="majorEastAsia" w:hAnsiTheme="majorHAnsi" w:cstheme="majorBidi"/>
      </w:rPr>
      <w:t>Westmead Environment Person Fit April 2015</w:t>
    </w:r>
    <w:r>
      <w:rPr>
        <w:rFonts w:asciiTheme="majorHAnsi" w:eastAsiaTheme="majorEastAsia" w:hAnsiTheme="majorHAnsi" w:cstheme="majorBidi"/>
      </w:rPr>
      <w:ptab w:relativeTo="margin" w:alignment="right" w:leader="none"/>
    </w:r>
    <w:r>
      <w:rPr>
        <w:rFonts w:asciiTheme="majorHAnsi" w:eastAsiaTheme="majorEastAsia" w:hAnsiTheme="majorHAnsi" w:cstheme="majorBidi"/>
      </w:rPr>
      <w:t xml:space="preserve">Page </w:t>
    </w:r>
    <w:r>
      <w:rPr>
        <w:rFonts w:asciiTheme="minorHAnsi" w:eastAsiaTheme="minorEastAsia" w:hAnsiTheme="minorHAnsi" w:cstheme="minorBidi"/>
      </w:rPr>
      <w:fldChar w:fldCharType="begin"/>
    </w:r>
    <w:r>
      <w:instrText xml:space="preserve"> PAGE   \* MERGEFORMAT </w:instrText>
    </w:r>
    <w:r>
      <w:rPr>
        <w:rFonts w:asciiTheme="minorHAnsi" w:eastAsiaTheme="minorEastAsia" w:hAnsiTheme="minorHAnsi" w:cstheme="minorBidi"/>
      </w:rPr>
      <w:fldChar w:fldCharType="separate"/>
    </w:r>
    <w:r w:rsidR="00CD5917" w:rsidRPr="00CD5917">
      <w:rPr>
        <w:rFonts w:asciiTheme="majorHAnsi" w:eastAsiaTheme="majorEastAsia" w:hAnsiTheme="majorHAnsi" w:cstheme="majorBidi"/>
        <w:noProof/>
      </w:rPr>
      <w:t>2</w:t>
    </w:r>
    <w:r>
      <w:rPr>
        <w:rFonts w:asciiTheme="majorHAnsi" w:eastAsiaTheme="majorEastAsia" w:hAnsiTheme="majorHAnsi" w:cstheme="majorBidi"/>
        <w:noProof/>
      </w:rPr>
      <w:fldChar w:fldCharType="end"/>
    </w:r>
  </w:p>
  <w:p w:rsidR="00745781" w:rsidRDefault="0074578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A134A" w:rsidRDefault="00CA134A" w:rsidP="00745781">
      <w:r>
        <w:separator/>
      </w:r>
    </w:p>
  </w:footnote>
  <w:footnote w:type="continuationSeparator" w:id="0">
    <w:p w:rsidR="00CA134A" w:rsidRDefault="00CA134A" w:rsidP="0074578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Vancouver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d2x22tanp9saie9wpgp5rvczts20fvddera&quot;&gt;LINDYPAP Copy 2&lt;record-ids&gt;&lt;item&gt;206&lt;/item&gt;&lt;item&gt;1056&lt;/item&gt;&lt;item&gt;1996&lt;/item&gt;&lt;item&gt;3365&lt;/item&gt;&lt;item&gt;4570&lt;/item&gt;&lt;item&gt;4571&lt;/item&gt;&lt;item&gt;4572&lt;/item&gt;&lt;item&gt;4573&lt;/item&gt;&lt;item&gt;4574&lt;/item&gt;&lt;/record-ids&gt;&lt;/item&gt;&lt;/Libraries&gt;"/>
  </w:docVars>
  <w:rsids>
    <w:rsidRoot w:val="00907A00"/>
    <w:rsid w:val="00060F51"/>
    <w:rsid w:val="000C2D75"/>
    <w:rsid w:val="00160130"/>
    <w:rsid w:val="001913BD"/>
    <w:rsid w:val="001B0C96"/>
    <w:rsid w:val="002E64B2"/>
    <w:rsid w:val="00312DC8"/>
    <w:rsid w:val="003729FD"/>
    <w:rsid w:val="00382108"/>
    <w:rsid w:val="00402518"/>
    <w:rsid w:val="00411DBA"/>
    <w:rsid w:val="00412616"/>
    <w:rsid w:val="00473425"/>
    <w:rsid w:val="00503D87"/>
    <w:rsid w:val="005B48A8"/>
    <w:rsid w:val="005D7DC1"/>
    <w:rsid w:val="006A71E4"/>
    <w:rsid w:val="006F71E4"/>
    <w:rsid w:val="00745781"/>
    <w:rsid w:val="00907A00"/>
    <w:rsid w:val="00917AF4"/>
    <w:rsid w:val="0098597A"/>
    <w:rsid w:val="00A521F1"/>
    <w:rsid w:val="00A952B6"/>
    <w:rsid w:val="00AA232E"/>
    <w:rsid w:val="00B424D2"/>
    <w:rsid w:val="00BE351A"/>
    <w:rsid w:val="00CA134A"/>
    <w:rsid w:val="00CB38E8"/>
    <w:rsid w:val="00CB52DC"/>
    <w:rsid w:val="00CC030C"/>
    <w:rsid w:val="00CC152E"/>
    <w:rsid w:val="00CD5917"/>
    <w:rsid w:val="00CE1C47"/>
    <w:rsid w:val="00D02128"/>
    <w:rsid w:val="00D65470"/>
    <w:rsid w:val="00D7795A"/>
    <w:rsid w:val="00D91856"/>
    <w:rsid w:val="00D92F57"/>
    <w:rsid w:val="00DE4255"/>
    <w:rsid w:val="00E82B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795A"/>
    <w:pPr>
      <w:spacing w:after="0" w:line="240" w:lineRule="auto"/>
    </w:pPr>
    <w:rPr>
      <w:rFonts w:ascii="Times New Roman" w:hAnsi="Times New Roman" w:cs="Times New Roman"/>
      <w:sz w:val="24"/>
      <w:szCs w:val="24"/>
    </w:rPr>
  </w:style>
  <w:style w:type="paragraph" w:styleId="Heading2">
    <w:name w:val="heading 2"/>
    <w:basedOn w:val="Normal"/>
    <w:next w:val="Normal"/>
    <w:link w:val="Heading2Char"/>
    <w:uiPriority w:val="9"/>
    <w:unhideWhenUsed/>
    <w:qFormat/>
    <w:rsid w:val="00745781"/>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98597A"/>
  </w:style>
  <w:style w:type="character" w:styleId="Strong">
    <w:name w:val="Strong"/>
    <w:uiPriority w:val="22"/>
    <w:qFormat/>
    <w:rsid w:val="0098597A"/>
    <w:rPr>
      <w:b/>
      <w:bCs/>
    </w:rPr>
  </w:style>
  <w:style w:type="character" w:customStyle="1" w:styleId="Heading2Char">
    <w:name w:val="Heading 2 Char"/>
    <w:basedOn w:val="DefaultParagraphFont"/>
    <w:link w:val="Heading2"/>
    <w:uiPriority w:val="9"/>
    <w:rsid w:val="00745781"/>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745781"/>
    <w:pPr>
      <w:tabs>
        <w:tab w:val="center" w:pos="4680"/>
        <w:tab w:val="right" w:pos="9360"/>
      </w:tabs>
    </w:pPr>
  </w:style>
  <w:style w:type="character" w:customStyle="1" w:styleId="HeaderChar">
    <w:name w:val="Header Char"/>
    <w:basedOn w:val="DefaultParagraphFont"/>
    <w:link w:val="Header"/>
    <w:uiPriority w:val="99"/>
    <w:rsid w:val="00745781"/>
    <w:rPr>
      <w:rFonts w:ascii="Times New Roman" w:hAnsi="Times New Roman" w:cs="Times New Roman"/>
      <w:sz w:val="24"/>
      <w:szCs w:val="24"/>
    </w:rPr>
  </w:style>
  <w:style w:type="paragraph" w:styleId="Footer">
    <w:name w:val="footer"/>
    <w:basedOn w:val="Normal"/>
    <w:link w:val="FooterChar"/>
    <w:uiPriority w:val="99"/>
    <w:unhideWhenUsed/>
    <w:rsid w:val="00745781"/>
    <w:pPr>
      <w:tabs>
        <w:tab w:val="center" w:pos="4680"/>
        <w:tab w:val="right" w:pos="9360"/>
      </w:tabs>
    </w:pPr>
  </w:style>
  <w:style w:type="character" w:customStyle="1" w:styleId="FooterChar">
    <w:name w:val="Footer Char"/>
    <w:basedOn w:val="DefaultParagraphFont"/>
    <w:link w:val="Footer"/>
    <w:uiPriority w:val="99"/>
    <w:rsid w:val="00745781"/>
    <w:rPr>
      <w:rFonts w:ascii="Times New Roman" w:hAnsi="Times New Roman" w:cs="Times New Roman"/>
      <w:sz w:val="24"/>
      <w:szCs w:val="24"/>
    </w:rPr>
  </w:style>
  <w:style w:type="paragraph" w:styleId="BalloonText">
    <w:name w:val="Balloon Text"/>
    <w:basedOn w:val="Normal"/>
    <w:link w:val="BalloonTextChar"/>
    <w:uiPriority w:val="99"/>
    <w:semiHidden/>
    <w:unhideWhenUsed/>
    <w:rsid w:val="00745781"/>
    <w:rPr>
      <w:rFonts w:ascii="Tahoma" w:hAnsi="Tahoma" w:cs="Tahoma"/>
      <w:sz w:val="16"/>
      <w:szCs w:val="16"/>
    </w:rPr>
  </w:style>
  <w:style w:type="character" w:customStyle="1" w:styleId="BalloonTextChar">
    <w:name w:val="Balloon Text Char"/>
    <w:basedOn w:val="DefaultParagraphFont"/>
    <w:link w:val="BalloonText"/>
    <w:uiPriority w:val="99"/>
    <w:semiHidden/>
    <w:rsid w:val="00745781"/>
    <w:rPr>
      <w:rFonts w:ascii="Tahoma" w:hAnsi="Tahoma" w:cs="Tahoma"/>
      <w:sz w:val="16"/>
      <w:szCs w:val="16"/>
    </w:rPr>
  </w:style>
  <w:style w:type="paragraph" w:customStyle="1" w:styleId="EndNoteBibliographyTitle">
    <w:name w:val="EndNote Bibliography Title"/>
    <w:basedOn w:val="Normal"/>
    <w:link w:val="EndNoteBibliographyTitleChar"/>
    <w:rsid w:val="00B424D2"/>
    <w:pPr>
      <w:jc w:val="center"/>
    </w:pPr>
    <w:rPr>
      <w:noProof/>
    </w:rPr>
  </w:style>
  <w:style w:type="character" w:customStyle="1" w:styleId="EndNoteBibliographyTitleChar">
    <w:name w:val="EndNote Bibliography Title Char"/>
    <w:basedOn w:val="DefaultParagraphFont"/>
    <w:link w:val="EndNoteBibliographyTitle"/>
    <w:rsid w:val="00B424D2"/>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B424D2"/>
    <w:rPr>
      <w:noProof/>
    </w:rPr>
  </w:style>
  <w:style w:type="character" w:customStyle="1" w:styleId="EndNoteBibliographyChar">
    <w:name w:val="EndNote Bibliography Char"/>
    <w:basedOn w:val="DefaultParagraphFont"/>
    <w:link w:val="EndNoteBibliography"/>
    <w:rsid w:val="00B424D2"/>
    <w:rPr>
      <w:rFonts w:ascii="Times New Roman" w:hAnsi="Times New Roman" w:cs="Times New Roman"/>
      <w:noProof/>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795A"/>
    <w:pPr>
      <w:spacing w:after="0" w:line="240" w:lineRule="auto"/>
    </w:pPr>
    <w:rPr>
      <w:rFonts w:ascii="Times New Roman" w:hAnsi="Times New Roman" w:cs="Times New Roman"/>
      <w:sz w:val="24"/>
      <w:szCs w:val="24"/>
    </w:rPr>
  </w:style>
  <w:style w:type="paragraph" w:styleId="Heading2">
    <w:name w:val="heading 2"/>
    <w:basedOn w:val="Normal"/>
    <w:next w:val="Normal"/>
    <w:link w:val="Heading2Char"/>
    <w:uiPriority w:val="9"/>
    <w:unhideWhenUsed/>
    <w:qFormat/>
    <w:rsid w:val="00745781"/>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98597A"/>
  </w:style>
  <w:style w:type="character" w:styleId="Strong">
    <w:name w:val="Strong"/>
    <w:uiPriority w:val="22"/>
    <w:qFormat/>
    <w:rsid w:val="0098597A"/>
    <w:rPr>
      <w:b/>
      <w:bCs/>
    </w:rPr>
  </w:style>
  <w:style w:type="character" w:customStyle="1" w:styleId="Heading2Char">
    <w:name w:val="Heading 2 Char"/>
    <w:basedOn w:val="DefaultParagraphFont"/>
    <w:link w:val="Heading2"/>
    <w:uiPriority w:val="9"/>
    <w:rsid w:val="00745781"/>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745781"/>
    <w:pPr>
      <w:tabs>
        <w:tab w:val="center" w:pos="4680"/>
        <w:tab w:val="right" w:pos="9360"/>
      </w:tabs>
    </w:pPr>
  </w:style>
  <w:style w:type="character" w:customStyle="1" w:styleId="HeaderChar">
    <w:name w:val="Header Char"/>
    <w:basedOn w:val="DefaultParagraphFont"/>
    <w:link w:val="Header"/>
    <w:uiPriority w:val="99"/>
    <w:rsid w:val="00745781"/>
    <w:rPr>
      <w:rFonts w:ascii="Times New Roman" w:hAnsi="Times New Roman" w:cs="Times New Roman"/>
      <w:sz w:val="24"/>
      <w:szCs w:val="24"/>
    </w:rPr>
  </w:style>
  <w:style w:type="paragraph" w:styleId="Footer">
    <w:name w:val="footer"/>
    <w:basedOn w:val="Normal"/>
    <w:link w:val="FooterChar"/>
    <w:uiPriority w:val="99"/>
    <w:unhideWhenUsed/>
    <w:rsid w:val="00745781"/>
    <w:pPr>
      <w:tabs>
        <w:tab w:val="center" w:pos="4680"/>
        <w:tab w:val="right" w:pos="9360"/>
      </w:tabs>
    </w:pPr>
  </w:style>
  <w:style w:type="character" w:customStyle="1" w:styleId="FooterChar">
    <w:name w:val="Footer Char"/>
    <w:basedOn w:val="DefaultParagraphFont"/>
    <w:link w:val="Footer"/>
    <w:uiPriority w:val="99"/>
    <w:rsid w:val="00745781"/>
    <w:rPr>
      <w:rFonts w:ascii="Times New Roman" w:hAnsi="Times New Roman" w:cs="Times New Roman"/>
      <w:sz w:val="24"/>
      <w:szCs w:val="24"/>
    </w:rPr>
  </w:style>
  <w:style w:type="paragraph" w:styleId="BalloonText">
    <w:name w:val="Balloon Text"/>
    <w:basedOn w:val="Normal"/>
    <w:link w:val="BalloonTextChar"/>
    <w:uiPriority w:val="99"/>
    <w:semiHidden/>
    <w:unhideWhenUsed/>
    <w:rsid w:val="00745781"/>
    <w:rPr>
      <w:rFonts w:ascii="Tahoma" w:hAnsi="Tahoma" w:cs="Tahoma"/>
      <w:sz w:val="16"/>
      <w:szCs w:val="16"/>
    </w:rPr>
  </w:style>
  <w:style w:type="character" w:customStyle="1" w:styleId="BalloonTextChar">
    <w:name w:val="Balloon Text Char"/>
    <w:basedOn w:val="DefaultParagraphFont"/>
    <w:link w:val="BalloonText"/>
    <w:uiPriority w:val="99"/>
    <w:semiHidden/>
    <w:rsid w:val="00745781"/>
    <w:rPr>
      <w:rFonts w:ascii="Tahoma" w:hAnsi="Tahoma" w:cs="Tahoma"/>
      <w:sz w:val="16"/>
      <w:szCs w:val="16"/>
    </w:rPr>
  </w:style>
  <w:style w:type="paragraph" w:customStyle="1" w:styleId="EndNoteBibliographyTitle">
    <w:name w:val="EndNote Bibliography Title"/>
    <w:basedOn w:val="Normal"/>
    <w:link w:val="EndNoteBibliographyTitleChar"/>
    <w:rsid w:val="00B424D2"/>
    <w:pPr>
      <w:jc w:val="center"/>
    </w:pPr>
    <w:rPr>
      <w:noProof/>
    </w:rPr>
  </w:style>
  <w:style w:type="character" w:customStyle="1" w:styleId="EndNoteBibliographyTitleChar">
    <w:name w:val="EndNote Bibliography Title Char"/>
    <w:basedOn w:val="DefaultParagraphFont"/>
    <w:link w:val="EndNoteBibliographyTitle"/>
    <w:rsid w:val="00B424D2"/>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B424D2"/>
    <w:rPr>
      <w:noProof/>
    </w:rPr>
  </w:style>
  <w:style w:type="character" w:customStyle="1" w:styleId="EndNoteBibliographyChar">
    <w:name w:val="EndNote Bibliography Char"/>
    <w:basedOn w:val="DefaultParagraphFont"/>
    <w:link w:val="EndNoteBibliography"/>
    <w:rsid w:val="00B424D2"/>
    <w:rPr>
      <w:rFonts w:ascii="Times New Roman" w:hAnsi="Times New Roman" w:cs="Times New Roman"/>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D8780EAF-07EC-4B2E-9560-E736DD9E9F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8</TotalTime>
  <Pages>3</Pages>
  <Words>2823</Words>
  <Characters>16096</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University of Sydney</Company>
  <LinksUpToDate>false</LinksUpToDate>
  <CharactersWithSpaces>188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Administrator</cp:lastModifiedBy>
  <cp:revision>13</cp:revision>
  <cp:lastPrinted>2015-04-29T06:59:00Z</cp:lastPrinted>
  <dcterms:created xsi:type="dcterms:W3CDTF">2015-04-27T22:36:00Z</dcterms:created>
  <dcterms:modified xsi:type="dcterms:W3CDTF">2016-06-27T01:49:00Z</dcterms:modified>
</cp:coreProperties>
</file>